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8A06F8" w14:textId="77777777" w:rsidR="00BB1C9A" w:rsidRDefault="005C13ED" w:rsidP="00DE2524">
      <w:pPr>
        <w:pStyle w:val="Title"/>
        <w:spacing w:line="360" w:lineRule="auto"/>
        <w:jc w:val="both"/>
      </w:pPr>
      <w:r>
        <w:t>Chapter 1 – Introduction</w:t>
      </w:r>
    </w:p>
    <w:p w14:paraId="145C1B6D" w14:textId="744D29ED" w:rsidR="00A31047" w:rsidRPr="00A31047" w:rsidRDefault="0041600E" w:rsidP="00DE2524">
      <w:pPr>
        <w:pStyle w:val="Subtitle"/>
        <w:spacing w:line="360" w:lineRule="auto"/>
        <w:jc w:val="both"/>
      </w:pPr>
      <w:r>
        <w:t xml:space="preserve">Can a web site be made responsive </w:t>
      </w:r>
      <w:r w:rsidR="00B87631">
        <w:t>without having the frontend do all the work?</w:t>
      </w:r>
    </w:p>
    <w:p w14:paraId="041307CF" w14:textId="1C4AD378" w:rsidR="00077B17" w:rsidRPr="00077B17" w:rsidRDefault="00A31047" w:rsidP="00DE2524">
      <w:pPr>
        <w:pStyle w:val="Heading1"/>
        <w:spacing w:line="360" w:lineRule="auto"/>
        <w:jc w:val="both"/>
      </w:pPr>
      <w:r>
        <w:t>Background</w:t>
      </w:r>
    </w:p>
    <w:p w14:paraId="0F96C637" w14:textId="5FFB6C35" w:rsidR="00DE0131" w:rsidRDefault="00137F1C" w:rsidP="00DE2524">
      <w:pPr>
        <w:spacing w:line="360" w:lineRule="auto"/>
        <w:jc w:val="both"/>
      </w:pPr>
      <w:r>
        <w:t>Modern web sites contain a multitude of functionality and rich, interactive content. With this rich content and interactivity</w:t>
      </w:r>
      <w:r w:rsidR="00E11696">
        <w:t xml:space="preserve"> there</w:t>
      </w:r>
      <w:r>
        <w:t xml:space="preserve"> comes</w:t>
      </w:r>
      <w:r w:rsidR="00140A94">
        <w:t xml:space="preserve"> a cost in the form performance issue</w:t>
      </w:r>
      <w:r w:rsidR="00DC6552">
        <w:t>s</w:t>
      </w:r>
      <w:r w:rsidR="008B1645">
        <w:t>. Mobile devices are</w:t>
      </w:r>
      <w:r>
        <w:t xml:space="preserve"> quickly becoming peoples </w:t>
      </w:r>
      <w:r w:rsidR="00F27035">
        <w:t>main channel for accessing content on the web</w:t>
      </w:r>
      <w:r w:rsidR="00E319EE">
        <w:t xml:space="preserve"> </w:t>
      </w:r>
      <w:r w:rsidR="00E319EE">
        <w:fldChar w:fldCharType="begin"/>
      </w:r>
      <w:r w:rsidR="00C11824">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E319EE">
        <w:fldChar w:fldCharType="separate"/>
      </w:r>
      <w:r w:rsidR="00C11824">
        <w:rPr>
          <w:noProof/>
        </w:rPr>
        <w:t>[</w:t>
      </w:r>
      <w:hyperlink w:anchor="_ENREF_1" w:tooltip="Murphy, 2011 #39" w:history="1">
        <w:r w:rsidR="001D1905">
          <w:rPr>
            <w:noProof/>
          </w:rPr>
          <w:t>1</w:t>
        </w:r>
      </w:hyperlink>
      <w:r w:rsidR="00C11824">
        <w:rPr>
          <w:noProof/>
        </w:rPr>
        <w:t>]</w:t>
      </w:r>
      <w:r w:rsidR="00E319EE">
        <w:fldChar w:fldCharType="end"/>
      </w:r>
      <w:r>
        <w:t>, much of which is</w:t>
      </w:r>
      <w:r w:rsidR="00F27035">
        <w:t xml:space="preserve"> either not designed for- or is</w:t>
      </w:r>
      <w:r>
        <w:t xml:space="preserve"> poorly implemented for use on such devices.</w:t>
      </w:r>
      <w:r w:rsidR="000D5BF0">
        <w:t xml:space="preserve"> </w:t>
      </w:r>
      <w:r w:rsidR="00956B06">
        <w:t>W</w:t>
      </w:r>
      <w:r w:rsidR="000D5BF0">
        <w:t>eb applications are often highly optimized</w:t>
      </w:r>
      <w:r w:rsidR="008E1FA4">
        <w:t xml:space="preserve"> on the backend</w:t>
      </w:r>
      <w:r w:rsidR="00956B06">
        <w:t xml:space="preserve"> for the sake of scalability</w:t>
      </w:r>
      <w:r w:rsidR="000D5BF0">
        <w:t xml:space="preserve"> through database tuning, clustering, cu</w:t>
      </w:r>
      <w:r w:rsidR="00B25173">
        <w:t>stomized data caching and so on, which allows them to han</w:t>
      </w:r>
      <w:r w:rsidR="00E11696">
        <w:t>dle a large number of requests. Although this p</w:t>
      </w:r>
      <w:r w:rsidR="00F8109E">
        <w:t>erformance tuning</w:t>
      </w:r>
      <w:r w:rsidR="00E11696">
        <w:t xml:space="preserve"> helps the applications service a large number of users, the users themselves do not expe</w:t>
      </w:r>
      <w:r w:rsidR="00844FE2">
        <w:t>rience these optimiz</w:t>
      </w:r>
      <w:r w:rsidR="00825BDB">
        <w:t>a</w:t>
      </w:r>
      <w:r w:rsidR="00844FE2">
        <w:t>tions</w:t>
      </w:r>
      <w:r w:rsidR="009E5379">
        <w:t xml:space="preserve"> in any tangible manner</w:t>
      </w:r>
      <w:r w:rsidR="009E2777">
        <w:t>. Users are interested in</w:t>
      </w:r>
      <w:r w:rsidR="006E5333">
        <w:t xml:space="preserve"> their</w:t>
      </w:r>
      <w:r w:rsidR="00421EDD">
        <w:t xml:space="preserve"> own</w:t>
      </w:r>
      <w:r w:rsidR="006E5333">
        <w:t xml:space="preserve"> reques</w:t>
      </w:r>
      <w:r w:rsidR="008C76F5">
        <w:t xml:space="preserve">t, and if </w:t>
      </w:r>
      <w:r w:rsidR="00AA2B0C">
        <w:t>it</w:t>
      </w:r>
      <w:r w:rsidR="008C76F5">
        <w:t xml:space="preserve"> is slow </w:t>
      </w:r>
      <w:r w:rsidR="006E5333">
        <w:t>the</w:t>
      </w:r>
      <w:r w:rsidR="00667927">
        <w:t xml:space="preserve"> quality of the</w:t>
      </w:r>
      <w:r w:rsidR="006E5333">
        <w:t xml:space="preserve"> user </w:t>
      </w:r>
      <w:r w:rsidR="0044025E">
        <w:t>experience is severely diminished.</w:t>
      </w:r>
      <w:r w:rsidR="00DE0131">
        <w:t xml:space="preserve"> </w:t>
      </w:r>
    </w:p>
    <w:p w14:paraId="4B86463F" w14:textId="77777777" w:rsidR="00D05915" w:rsidRDefault="00D05915" w:rsidP="00DE2524">
      <w:pPr>
        <w:spacing w:line="360" w:lineRule="auto"/>
        <w:jc w:val="both"/>
      </w:pPr>
    </w:p>
    <w:p w14:paraId="77D40E3D" w14:textId="38100EFF" w:rsidR="00D05915" w:rsidRDefault="00D05915" w:rsidP="00DE2524">
      <w:pPr>
        <w:spacing w:line="360" w:lineRule="auto"/>
        <w:jc w:val="both"/>
      </w:pPr>
      <w:r>
        <w:t>With mobile devices comes a severe reduction in</w:t>
      </w:r>
      <w:r w:rsidR="00066BD5">
        <w:t xml:space="preserve"> the amount of</w:t>
      </w:r>
      <w:r>
        <w:t xml:space="preserve"> screen space web developers </w:t>
      </w:r>
      <w:r w:rsidR="00F91C7F">
        <w:t>can utilize to present content. Considering th</w:t>
      </w:r>
      <w:r w:rsidR="0078122E">
        <w:t xml:space="preserve">at web pages now need to work </w:t>
      </w:r>
      <w:proofErr w:type="gramStart"/>
      <w:r w:rsidR="0078122E">
        <w:t>in</w:t>
      </w:r>
      <w:proofErr w:type="gramEnd"/>
      <w:r w:rsidR="00F91C7F">
        <w:t xml:space="preserve"> both desktop and mobile contexts, developers have started coming up with ways to simplify and streamline the pro</w:t>
      </w:r>
      <w:r w:rsidR="00245121">
        <w:t>cess of creating web pages that adapt</w:t>
      </w:r>
      <w:r w:rsidR="00F91C7F">
        <w:t xml:space="preserve"> to the environment in which they are being viewed.</w:t>
      </w:r>
      <w:r w:rsidR="00245121">
        <w:t xml:space="preserve"> The most popular among these is “Responsive Web Design”</w:t>
      </w:r>
      <w:r w:rsidR="008D411A">
        <w:t xml:space="preserve"> (RWD)</w:t>
      </w:r>
      <w:r w:rsidR="00245121">
        <w:t>. Suggested in the b</w:t>
      </w:r>
      <w:r w:rsidR="001C7D2A">
        <w:t>ook by the same name</w:t>
      </w:r>
      <w:r w:rsidR="00D00256">
        <w:t xml:space="preserve"> </w:t>
      </w:r>
      <w:r w:rsidR="0085203D">
        <w:fldChar w:fldCharType="begin"/>
      </w:r>
      <w:r w:rsidR="00C11824">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Ethan Marcotte&lt;/author&gt;&lt;/authors&gt;&lt;/contributors&gt;&lt;titles&gt;&lt;title&gt;Responsive Web Design&lt;/title&gt;&lt;/titles&gt;&lt;pages&gt;141&lt;/pages&gt;&lt;dates&gt;&lt;year&gt;2011&lt;/year&gt;&lt;/dates&gt;&lt;isbn&gt;978-0-9844425-7-7&lt;/isbn&gt;&lt;urls&gt;&lt;/urls&gt;&lt;/record&gt;&lt;/Cite&gt;&lt;/EndNote&gt;</w:instrText>
      </w:r>
      <w:r w:rsidR="0085203D">
        <w:fldChar w:fldCharType="separate"/>
      </w:r>
      <w:r w:rsidR="00C11824">
        <w:rPr>
          <w:noProof/>
        </w:rPr>
        <w:t>[</w:t>
      </w:r>
      <w:hyperlink w:anchor="_ENREF_2" w:tooltip="Marcotte, 2011 #15" w:history="1">
        <w:r w:rsidR="001D1905">
          <w:rPr>
            <w:noProof/>
          </w:rPr>
          <w:t>2</w:t>
        </w:r>
      </w:hyperlink>
      <w:r w:rsidR="00C11824">
        <w:rPr>
          <w:noProof/>
        </w:rPr>
        <w:t>]</w:t>
      </w:r>
      <w:r w:rsidR="0085203D">
        <w:fldChar w:fldCharType="end"/>
      </w:r>
      <w:r w:rsidR="00327CBB">
        <w:t>. Roughly speaking it aims to make web sites “respond” to the context in which they are being viewed. This is primarily achieved through something called “Media Queries” in CSS. Media Queries can be used to detect certain attributes of the device rendering the web page, e.g. screen width and height, which then can alter the layout of the web page to fit the result of the query</w:t>
      </w:r>
      <w:r w:rsidR="00520CF2">
        <w:t xml:space="preserve">. </w:t>
      </w:r>
      <w:r w:rsidR="00285E43">
        <w:t>It is not without its problems, though, and it has been noted that it is not a “silver bullet” for mobile Web design</w:t>
      </w:r>
      <w:r w:rsidR="0029394C">
        <w:t>. Doing all of the adaptation on the frontend causes file sizes and logic to grow much larger than previously, as all clients now receive all HTML markup, CSS</w:t>
      </w:r>
      <w:r w:rsidR="00525F3C">
        <w:t>, JavaScript and media</w:t>
      </w:r>
      <w:r w:rsidR="00F95BAA">
        <w:t xml:space="preserve"> </w:t>
      </w:r>
      <w:r w:rsidR="00285E43">
        <w:fldChar w:fldCharType="begin"/>
      </w:r>
      <w:r w:rsidR="00285E43">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Blog"&gt;56&lt;/ref-type&gt;&lt;contributors&gt;&lt;authors&gt;&lt;author&gt;Jason Grigsby&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285E43">
        <w:fldChar w:fldCharType="separate"/>
      </w:r>
      <w:r w:rsidR="00285E43">
        <w:rPr>
          <w:noProof/>
        </w:rPr>
        <w:t>[</w:t>
      </w:r>
      <w:hyperlink w:anchor="_ENREF_3" w:tooltip="Grigsby, 2010 #18" w:history="1">
        <w:r w:rsidR="001D1905">
          <w:rPr>
            <w:noProof/>
          </w:rPr>
          <w:t>3</w:t>
        </w:r>
      </w:hyperlink>
      <w:r w:rsidR="00285E43">
        <w:rPr>
          <w:noProof/>
        </w:rPr>
        <w:t>]</w:t>
      </w:r>
      <w:r w:rsidR="00285E43">
        <w:fldChar w:fldCharType="end"/>
      </w:r>
      <w:r w:rsidR="0029394C">
        <w:t>.</w:t>
      </w:r>
    </w:p>
    <w:p w14:paraId="688A999A" w14:textId="484A0AF8" w:rsidR="00CF0363" w:rsidRPr="00CF0363" w:rsidRDefault="00DE0131" w:rsidP="00DE2524">
      <w:pPr>
        <w:pStyle w:val="Heading2"/>
        <w:spacing w:line="360" w:lineRule="auto"/>
        <w:jc w:val="both"/>
      </w:pPr>
      <w:r>
        <w:lastRenderedPageBreak/>
        <w:t>Web performance</w:t>
      </w:r>
    </w:p>
    <w:p w14:paraId="572AD46F" w14:textId="20C50377" w:rsidR="000B11CB" w:rsidRDefault="00800952" w:rsidP="00DE2524">
      <w:pPr>
        <w:spacing w:line="360" w:lineRule="auto"/>
        <w:jc w:val="both"/>
      </w:pPr>
      <w:r>
        <w:t xml:space="preserve">Steve </w:t>
      </w:r>
      <w:proofErr w:type="spellStart"/>
      <w:r>
        <w:t>Souders</w:t>
      </w:r>
      <w:proofErr w:type="spellEnd"/>
      <w:r>
        <w:t xml:space="preserve">, author, creator of the </w:t>
      </w:r>
      <w:r w:rsidR="00FB2041">
        <w:t xml:space="preserve">web </w:t>
      </w:r>
      <w:r>
        <w:t>b</w:t>
      </w:r>
      <w:r w:rsidR="00FB2041">
        <w:t xml:space="preserve">rowser performance plugin </w:t>
      </w:r>
      <w:proofErr w:type="spellStart"/>
      <w:r w:rsidR="00FB2041">
        <w:t>YS</w:t>
      </w:r>
      <w:r>
        <w:t>low</w:t>
      </w:r>
      <w:proofErr w:type="spellEnd"/>
      <w:r>
        <w:t xml:space="preserve"> and engineer at</w:t>
      </w:r>
      <w:r w:rsidR="0039045B">
        <w:t xml:space="preserve"> Google, suggests that </w:t>
      </w:r>
      <w:r w:rsidR="00287E1F">
        <w:t>because of this</w:t>
      </w:r>
      <w:r w:rsidR="0039045B">
        <w:t>, we</w:t>
      </w:r>
      <w:r w:rsidR="00FB2041">
        <w:t xml:space="preserve"> should focus on improving the response time on the frontend</w:t>
      </w:r>
      <w:r w:rsidR="00595373">
        <w:t>.</w:t>
      </w:r>
      <w:r w:rsidR="00D27373">
        <w:t xml:space="preserve"> The frontend, he says, stands for 80-90 percent of the response time</w:t>
      </w:r>
      <w:r w:rsidR="00B97008">
        <w:t xml:space="preserve"> </w:t>
      </w:r>
      <w:r w:rsidR="00B97008">
        <w:fldChar w:fldCharType="begin"/>
      </w:r>
      <w:r w:rsidR="00B97008">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teve Souders&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B97008">
        <w:fldChar w:fldCharType="separate"/>
      </w:r>
      <w:r w:rsidR="00B97008">
        <w:rPr>
          <w:noProof/>
        </w:rPr>
        <w:t>[</w:t>
      </w:r>
      <w:hyperlink w:anchor="_ENREF_4" w:tooltip="Souders, 2008 #27" w:history="1">
        <w:r w:rsidR="001D1905">
          <w:rPr>
            <w:noProof/>
          </w:rPr>
          <w:t>4</w:t>
        </w:r>
      </w:hyperlink>
      <w:r w:rsidR="00B97008">
        <w:rPr>
          <w:noProof/>
        </w:rPr>
        <w:t>]</w:t>
      </w:r>
      <w:r w:rsidR="00B97008">
        <w:fldChar w:fldCharType="end"/>
      </w:r>
      <w:r w:rsidR="00D27373">
        <w:t>.</w:t>
      </w:r>
      <w:r w:rsidR="00595373">
        <w:t xml:space="preserve"> He suggest</w:t>
      </w:r>
      <w:r w:rsidR="00AF7702">
        <w:t xml:space="preserve">s a list of best practices </w:t>
      </w:r>
      <w:r w:rsidR="00595373">
        <w:t xml:space="preserve">aimed at </w:t>
      </w:r>
      <w:r w:rsidR="00412994">
        <w:t>improving</w:t>
      </w:r>
      <w:r w:rsidR="00A86444">
        <w:t xml:space="preserve"> the performance of web pages</w:t>
      </w:r>
      <w:r w:rsidR="00D154F8">
        <w:t xml:space="preserve"> through frontend optimization</w:t>
      </w:r>
      <w:r w:rsidR="00A86444">
        <w:t>:</w:t>
      </w:r>
    </w:p>
    <w:p w14:paraId="110AB4C9" w14:textId="55BFF63D" w:rsidR="000B11CB" w:rsidRDefault="009E4BA1" w:rsidP="00DE2524">
      <w:pPr>
        <w:spacing w:line="360" w:lineRule="auto"/>
        <w:jc w:val="both"/>
      </w:pPr>
      <w:r>
        <w:rPr>
          <w:noProof/>
        </w:rPr>
        <mc:AlternateContent>
          <mc:Choice Requires="wps">
            <w:drawing>
              <wp:anchor distT="0" distB="0" distL="114300" distR="114300" simplePos="0" relativeHeight="251659264" behindDoc="0" locked="0" layoutInCell="1" allowOverlap="1" wp14:anchorId="6C544CA0" wp14:editId="28A5EB82">
                <wp:simplePos x="0" y="0"/>
                <wp:positionH relativeFrom="column">
                  <wp:posOffset>357505</wp:posOffset>
                </wp:positionH>
                <wp:positionV relativeFrom="paragraph">
                  <wp:posOffset>178435</wp:posOffset>
                </wp:positionV>
                <wp:extent cx="5039995" cy="3228340"/>
                <wp:effectExtent l="0" t="0" r="14605" b="19685"/>
                <wp:wrapTopAndBottom/>
                <wp:docPr id="1" name="Text Box 1"/>
                <wp:cNvGraphicFramePr/>
                <a:graphic xmlns:a="http://schemas.openxmlformats.org/drawingml/2006/main">
                  <a:graphicData uri="http://schemas.microsoft.com/office/word/2010/wordprocessingShape">
                    <wps:wsp>
                      <wps:cNvSpPr txBox="1"/>
                      <wps:spPr>
                        <a:xfrm>
                          <a:off x="0" y="0"/>
                          <a:ext cx="5039995" cy="32283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856BE01" w14:textId="70D954EB" w:rsidR="002E4D58" w:rsidRPr="00E02E52" w:rsidRDefault="002E4D58" w:rsidP="00557075">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2C41FFB" w14:textId="77777777" w:rsidR="002E4D58" w:rsidRPr="00E02E52" w:rsidRDefault="002E4D58" w:rsidP="00557075">
                            <w:pPr>
                              <w:pStyle w:val="Quote"/>
                              <w:rPr>
                                <w:sz w:val="22"/>
                                <w:szCs w:val="22"/>
                              </w:rPr>
                            </w:pPr>
                          </w:p>
                          <w:p w14:paraId="090B9E14" w14:textId="77777777" w:rsidR="002E4D58" w:rsidRPr="00E02E52" w:rsidRDefault="002E4D58" w:rsidP="00557075">
                            <w:pPr>
                              <w:pStyle w:val="Quote"/>
                              <w:numPr>
                                <w:ilvl w:val="0"/>
                                <w:numId w:val="5"/>
                              </w:numPr>
                              <w:rPr>
                                <w:sz w:val="22"/>
                                <w:szCs w:val="22"/>
                              </w:rPr>
                            </w:pPr>
                            <w:r w:rsidRPr="00E02E52">
                              <w:rPr>
                                <w:sz w:val="22"/>
                                <w:szCs w:val="22"/>
                              </w:rPr>
                              <w:t>Make fewer HTTP requests</w:t>
                            </w:r>
                          </w:p>
                          <w:p w14:paraId="1DBC1A18" w14:textId="77777777" w:rsidR="002E4D58" w:rsidRPr="00E02E52" w:rsidRDefault="002E4D58" w:rsidP="00557075">
                            <w:pPr>
                              <w:pStyle w:val="Quote"/>
                              <w:numPr>
                                <w:ilvl w:val="0"/>
                                <w:numId w:val="5"/>
                              </w:numPr>
                              <w:rPr>
                                <w:sz w:val="22"/>
                                <w:szCs w:val="22"/>
                              </w:rPr>
                            </w:pPr>
                            <w:r w:rsidRPr="00E02E52">
                              <w:rPr>
                                <w:sz w:val="22"/>
                                <w:szCs w:val="22"/>
                              </w:rPr>
                              <w:t>Use a content delivery network</w:t>
                            </w:r>
                          </w:p>
                          <w:p w14:paraId="5441C05E" w14:textId="77777777" w:rsidR="002E4D58" w:rsidRPr="00E02E52" w:rsidRDefault="002E4D58" w:rsidP="00557075">
                            <w:pPr>
                              <w:pStyle w:val="Quote"/>
                              <w:numPr>
                                <w:ilvl w:val="0"/>
                                <w:numId w:val="5"/>
                              </w:numPr>
                              <w:rPr>
                                <w:sz w:val="22"/>
                                <w:szCs w:val="22"/>
                              </w:rPr>
                            </w:pPr>
                            <w:r w:rsidRPr="00E02E52">
                              <w:rPr>
                                <w:sz w:val="22"/>
                                <w:szCs w:val="22"/>
                              </w:rPr>
                              <w:t>Add an Expires header</w:t>
                            </w:r>
                          </w:p>
                          <w:p w14:paraId="797DB215" w14:textId="77777777" w:rsidR="002E4D58" w:rsidRPr="00E02E52" w:rsidRDefault="002E4D58" w:rsidP="00557075">
                            <w:pPr>
                              <w:pStyle w:val="Quote"/>
                              <w:numPr>
                                <w:ilvl w:val="0"/>
                                <w:numId w:val="5"/>
                              </w:numPr>
                              <w:rPr>
                                <w:sz w:val="22"/>
                                <w:szCs w:val="22"/>
                              </w:rPr>
                            </w:pPr>
                            <w:proofErr w:type="spellStart"/>
                            <w:r w:rsidRPr="00E02E52">
                              <w:rPr>
                                <w:sz w:val="22"/>
                                <w:szCs w:val="22"/>
                              </w:rPr>
                              <w:t>Gzip</w:t>
                            </w:r>
                            <w:proofErr w:type="spellEnd"/>
                            <w:r w:rsidRPr="00E02E52">
                              <w:rPr>
                                <w:sz w:val="22"/>
                                <w:szCs w:val="22"/>
                              </w:rPr>
                              <w:t xml:space="preserve"> components</w:t>
                            </w:r>
                          </w:p>
                          <w:p w14:paraId="6625CAF5" w14:textId="77777777" w:rsidR="002E4D58" w:rsidRPr="00E02E52" w:rsidRDefault="002E4D58" w:rsidP="00557075">
                            <w:pPr>
                              <w:pStyle w:val="Quote"/>
                              <w:numPr>
                                <w:ilvl w:val="0"/>
                                <w:numId w:val="5"/>
                              </w:numPr>
                              <w:rPr>
                                <w:sz w:val="22"/>
                                <w:szCs w:val="22"/>
                              </w:rPr>
                            </w:pPr>
                            <w:r w:rsidRPr="00E02E52">
                              <w:rPr>
                                <w:sz w:val="22"/>
                                <w:szCs w:val="22"/>
                              </w:rPr>
                              <w:t xml:space="preserve">Put </w:t>
                            </w:r>
                            <w:proofErr w:type="spellStart"/>
                            <w:r w:rsidRPr="00E02E52">
                              <w:rPr>
                                <w:sz w:val="22"/>
                                <w:szCs w:val="22"/>
                              </w:rPr>
                              <w:t>stylesheets</w:t>
                            </w:r>
                            <w:proofErr w:type="spellEnd"/>
                            <w:r w:rsidRPr="00E02E52">
                              <w:rPr>
                                <w:sz w:val="22"/>
                                <w:szCs w:val="22"/>
                              </w:rPr>
                              <w:t xml:space="preserve"> at the top</w:t>
                            </w:r>
                          </w:p>
                          <w:p w14:paraId="52E8189B" w14:textId="77777777" w:rsidR="002E4D58" w:rsidRPr="00E02E52" w:rsidRDefault="002E4D58" w:rsidP="00557075">
                            <w:pPr>
                              <w:pStyle w:val="Quote"/>
                              <w:numPr>
                                <w:ilvl w:val="0"/>
                                <w:numId w:val="5"/>
                              </w:numPr>
                              <w:rPr>
                                <w:sz w:val="22"/>
                                <w:szCs w:val="22"/>
                              </w:rPr>
                            </w:pPr>
                            <w:r w:rsidRPr="00E02E52">
                              <w:rPr>
                                <w:sz w:val="22"/>
                                <w:szCs w:val="22"/>
                              </w:rPr>
                              <w:t>Put scripts at the bottom</w:t>
                            </w:r>
                          </w:p>
                          <w:p w14:paraId="2D04D8F6" w14:textId="77777777" w:rsidR="002E4D58" w:rsidRPr="00E02E52" w:rsidRDefault="002E4D58" w:rsidP="00557075">
                            <w:pPr>
                              <w:pStyle w:val="Quote"/>
                              <w:numPr>
                                <w:ilvl w:val="0"/>
                                <w:numId w:val="5"/>
                              </w:numPr>
                              <w:rPr>
                                <w:sz w:val="22"/>
                                <w:szCs w:val="22"/>
                              </w:rPr>
                            </w:pPr>
                            <w:r w:rsidRPr="00E02E52">
                              <w:rPr>
                                <w:sz w:val="22"/>
                                <w:szCs w:val="22"/>
                              </w:rPr>
                              <w:t>Avoid CSS expressions</w:t>
                            </w:r>
                          </w:p>
                          <w:p w14:paraId="2E04295D" w14:textId="77777777" w:rsidR="002E4D58" w:rsidRPr="00E02E52" w:rsidRDefault="002E4D58" w:rsidP="00557075">
                            <w:pPr>
                              <w:pStyle w:val="Quote"/>
                              <w:numPr>
                                <w:ilvl w:val="0"/>
                                <w:numId w:val="5"/>
                              </w:numPr>
                              <w:rPr>
                                <w:sz w:val="22"/>
                                <w:szCs w:val="22"/>
                              </w:rPr>
                            </w:pPr>
                            <w:r w:rsidRPr="00E02E52">
                              <w:rPr>
                                <w:sz w:val="22"/>
                                <w:szCs w:val="22"/>
                              </w:rPr>
                              <w:t>Make JavaScript and CSS external</w:t>
                            </w:r>
                          </w:p>
                          <w:p w14:paraId="70B3A003" w14:textId="77777777" w:rsidR="002E4D58" w:rsidRPr="00E02E52" w:rsidRDefault="002E4D58" w:rsidP="00557075">
                            <w:pPr>
                              <w:pStyle w:val="Quote"/>
                              <w:numPr>
                                <w:ilvl w:val="0"/>
                                <w:numId w:val="5"/>
                              </w:numPr>
                              <w:rPr>
                                <w:sz w:val="22"/>
                                <w:szCs w:val="22"/>
                              </w:rPr>
                            </w:pPr>
                            <w:r w:rsidRPr="00E02E52">
                              <w:rPr>
                                <w:sz w:val="22"/>
                                <w:szCs w:val="22"/>
                              </w:rPr>
                              <w:t>Reduce DNS lookups</w:t>
                            </w:r>
                          </w:p>
                          <w:p w14:paraId="360E7B04" w14:textId="77777777" w:rsidR="002E4D58" w:rsidRPr="00E02E52" w:rsidRDefault="002E4D58" w:rsidP="00557075">
                            <w:pPr>
                              <w:pStyle w:val="Quote"/>
                              <w:numPr>
                                <w:ilvl w:val="0"/>
                                <w:numId w:val="5"/>
                              </w:numPr>
                              <w:rPr>
                                <w:sz w:val="22"/>
                                <w:szCs w:val="22"/>
                              </w:rPr>
                            </w:pPr>
                            <w:r w:rsidRPr="00E02E52">
                              <w:rPr>
                                <w:sz w:val="22"/>
                                <w:szCs w:val="22"/>
                              </w:rPr>
                              <w:t>Minify JavaScript</w:t>
                            </w:r>
                          </w:p>
                          <w:p w14:paraId="64921FE4" w14:textId="77777777" w:rsidR="002E4D58" w:rsidRPr="00E02E52" w:rsidRDefault="002E4D58" w:rsidP="00557075">
                            <w:pPr>
                              <w:pStyle w:val="Quote"/>
                              <w:numPr>
                                <w:ilvl w:val="0"/>
                                <w:numId w:val="5"/>
                              </w:numPr>
                              <w:rPr>
                                <w:sz w:val="22"/>
                                <w:szCs w:val="22"/>
                              </w:rPr>
                            </w:pPr>
                            <w:r w:rsidRPr="00E02E52">
                              <w:rPr>
                                <w:sz w:val="22"/>
                                <w:szCs w:val="22"/>
                              </w:rPr>
                              <w:t>Avoid redirects</w:t>
                            </w:r>
                          </w:p>
                          <w:p w14:paraId="54DE6D0E" w14:textId="77777777" w:rsidR="002E4D58" w:rsidRPr="00E02E52" w:rsidRDefault="002E4D58" w:rsidP="00557075">
                            <w:pPr>
                              <w:pStyle w:val="Quote"/>
                              <w:numPr>
                                <w:ilvl w:val="0"/>
                                <w:numId w:val="5"/>
                              </w:numPr>
                              <w:rPr>
                                <w:sz w:val="22"/>
                                <w:szCs w:val="22"/>
                              </w:rPr>
                            </w:pPr>
                            <w:r w:rsidRPr="00E02E52">
                              <w:rPr>
                                <w:sz w:val="22"/>
                                <w:szCs w:val="22"/>
                              </w:rPr>
                              <w:t>Remove duplicate scripts</w:t>
                            </w:r>
                          </w:p>
                          <w:p w14:paraId="740A9C42" w14:textId="77777777" w:rsidR="002E4D58" w:rsidRPr="00E02E52" w:rsidRDefault="002E4D58" w:rsidP="00557075">
                            <w:pPr>
                              <w:pStyle w:val="Quote"/>
                              <w:numPr>
                                <w:ilvl w:val="0"/>
                                <w:numId w:val="5"/>
                              </w:numPr>
                              <w:rPr>
                                <w:sz w:val="22"/>
                                <w:szCs w:val="22"/>
                              </w:rPr>
                            </w:pPr>
                            <w:proofErr w:type="spellStart"/>
                            <w:r w:rsidRPr="00E02E52">
                              <w:rPr>
                                <w:sz w:val="22"/>
                                <w:szCs w:val="22"/>
                              </w:rPr>
                              <w:t>Confi</w:t>
                            </w:r>
                            <w:proofErr w:type="spellEnd"/>
                            <w:r w:rsidRPr="00E02E52">
                              <w:rPr>
                                <w:sz w:val="22"/>
                                <w:szCs w:val="22"/>
                              </w:rPr>
                              <w:t xml:space="preserve"> </w:t>
                            </w:r>
                            <w:proofErr w:type="spellStart"/>
                            <w:r w:rsidRPr="00E02E52">
                              <w:rPr>
                                <w:sz w:val="22"/>
                                <w:szCs w:val="22"/>
                              </w:rPr>
                              <w:t>gure</w:t>
                            </w:r>
                            <w:proofErr w:type="spellEnd"/>
                            <w:r w:rsidRPr="00E02E52">
                              <w:rPr>
                                <w:sz w:val="22"/>
                                <w:szCs w:val="22"/>
                              </w:rPr>
                              <w:t xml:space="preserve"> </w:t>
                            </w:r>
                            <w:proofErr w:type="spellStart"/>
                            <w:r w:rsidRPr="00E02E52">
                              <w:rPr>
                                <w:sz w:val="22"/>
                                <w:szCs w:val="22"/>
                              </w:rPr>
                              <w:t>ETags</w:t>
                            </w:r>
                            <w:proofErr w:type="spellEnd"/>
                          </w:p>
                          <w:p w14:paraId="56197893" w14:textId="77777777" w:rsidR="002E4D58" w:rsidRPr="00E02E52" w:rsidRDefault="002E4D58" w:rsidP="00557075">
                            <w:pPr>
                              <w:pStyle w:val="Quote"/>
                              <w:numPr>
                                <w:ilvl w:val="0"/>
                                <w:numId w:val="5"/>
                              </w:numPr>
                              <w:rPr>
                                <w:sz w:val="22"/>
                                <w:szCs w:val="22"/>
                              </w:rPr>
                            </w:pPr>
                            <w:r w:rsidRPr="00E02E52">
                              <w:rPr>
                                <w:sz w:val="22"/>
                                <w:szCs w:val="22"/>
                              </w:rPr>
                              <w:t>Make Ajax cacheable</w:t>
                            </w:r>
                          </w:p>
                          <w:p w14:paraId="7BC76E4B" w14:textId="77777777" w:rsidR="002E4D58" w:rsidRPr="00E02E52" w:rsidRDefault="002E4D58" w:rsidP="00557075">
                            <w:pPr>
                              <w:rPr>
                                <w:sz w:val="22"/>
                                <w:szCs w:val="22"/>
                              </w:rPr>
                            </w:pPr>
                          </w:p>
                          <w:p w14:paraId="1A3CBA6D" w14:textId="4161E8CC" w:rsidR="002E4D58" w:rsidRPr="00E02E52" w:rsidRDefault="002E4D58" w:rsidP="00557075">
                            <w:pPr>
                              <w:pStyle w:val="Quote"/>
                              <w:rPr>
                                <w:sz w:val="22"/>
                                <w:szCs w:val="22"/>
                              </w:rPr>
                            </w:pPr>
                            <w:r>
                              <w:rPr>
                                <w:sz w:val="22"/>
                                <w:szCs w:val="22"/>
                              </w:rPr>
                              <w:t>- Steve</w:t>
                            </w:r>
                            <w:r w:rsidRPr="00E02E52">
                              <w:rPr>
                                <w:sz w:val="22"/>
                                <w:szCs w:val="22"/>
                              </w:rPr>
                              <w:t xml:space="preserve"> </w:t>
                            </w:r>
                            <w:proofErr w:type="spellStart"/>
                            <w:r w:rsidRPr="00E02E52">
                              <w:rPr>
                                <w:sz w:val="22"/>
                                <w:szCs w:val="22"/>
                              </w:rPr>
                              <w:t>Souder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left:0;text-align:left;margin-left:28.15pt;margin-top:14.05pt;width:396.85pt;height:254.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" fillcolor="white [3201]" strokecolor="#4f81bd [3204]" strokeweight="2pt">
                <v:textbox style="mso-fit-shape-to-text:t">
                  <w:txbxContent>
                    <w:p w14:paraId="5856BE01" w14:textId="70D954EB" w:rsidR="002E4D58" w:rsidRPr="00E02E52" w:rsidRDefault="002E4D58" w:rsidP="00557075">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2C41FFB" w14:textId="77777777" w:rsidR="002E4D58" w:rsidRPr="00E02E52" w:rsidRDefault="002E4D58" w:rsidP="00557075">
                      <w:pPr>
                        <w:pStyle w:val="Quote"/>
                        <w:rPr>
                          <w:sz w:val="22"/>
                          <w:szCs w:val="22"/>
                        </w:rPr>
                      </w:pPr>
                    </w:p>
                    <w:p w14:paraId="090B9E14" w14:textId="77777777" w:rsidR="002E4D58" w:rsidRPr="00E02E52" w:rsidRDefault="002E4D58" w:rsidP="00557075">
                      <w:pPr>
                        <w:pStyle w:val="Quote"/>
                        <w:numPr>
                          <w:ilvl w:val="0"/>
                          <w:numId w:val="5"/>
                        </w:numPr>
                        <w:rPr>
                          <w:sz w:val="22"/>
                          <w:szCs w:val="22"/>
                        </w:rPr>
                      </w:pPr>
                      <w:r w:rsidRPr="00E02E52">
                        <w:rPr>
                          <w:sz w:val="22"/>
                          <w:szCs w:val="22"/>
                        </w:rPr>
                        <w:t>Make fewer HTTP requests</w:t>
                      </w:r>
                    </w:p>
                    <w:p w14:paraId="1DBC1A18" w14:textId="77777777" w:rsidR="002E4D58" w:rsidRPr="00E02E52" w:rsidRDefault="002E4D58" w:rsidP="00557075">
                      <w:pPr>
                        <w:pStyle w:val="Quote"/>
                        <w:numPr>
                          <w:ilvl w:val="0"/>
                          <w:numId w:val="5"/>
                        </w:numPr>
                        <w:rPr>
                          <w:sz w:val="22"/>
                          <w:szCs w:val="22"/>
                        </w:rPr>
                      </w:pPr>
                      <w:r w:rsidRPr="00E02E52">
                        <w:rPr>
                          <w:sz w:val="22"/>
                          <w:szCs w:val="22"/>
                        </w:rPr>
                        <w:t>Use a content delivery network</w:t>
                      </w:r>
                    </w:p>
                    <w:p w14:paraId="5441C05E" w14:textId="77777777" w:rsidR="002E4D58" w:rsidRPr="00E02E52" w:rsidRDefault="002E4D58" w:rsidP="00557075">
                      <w:pPr>
                        <w:pStyle w:val="Quote"/>
                        <w:numPr>
                          <w:ilvl w:val="0"/>
                          <w:numId w:val="5"/>
                        </w:numPr>
                        <w:rPr>
                          <w:sz w:val="22"/>
                          <w:szCs w:val="22"/>
                        </w:rPr>
                      </w:pPr>
                      <w:r w:rsidRPr="00E02E52">
                        <w:rPr>
                          <w:sz w:val="22"/>
                          <w:szCs w:val="22"/>
                        </w:rPr>
                        <w:t>Add an Expires header</w:t>
                      </w:r>
                    </w:p>
                    <w:p w14:paraId="797DB215" w14:textId="77777777" w:rsidR="002E4D58" w:rsidRPr="00E02E52" w:rsidRDefault="002E4D58" w:rsidP="00557075">
                      <w:pPr>
                        <w:pStyle w:val="Quote"/>
                        <w:numPr>
                          <w:ilvl w:val="0"/>
                          <w:numId w:val="5"/>
                        </w:numPr>
                        <w:rPr>
                          <w:sz w:val="22"/>
                          <w:szCs w:val="22"/>
                        </w:rPr>
                      </w:pPr>
                      <w:proofErr w:type="spellStart"/>
                      <w:r w:rsidRPr="00E02E52">
                        <w:rPr>
                          <w:sz w:val="22"/>
                          <w:szCs w:val="22"/>
                        </w:rPr>
                        <w:t>Gzip</w:t>
                      </w:r>
                      <w:proofErr w:type="spellEnd"/>
                      <w:r w:rsidRPr="00E02E52">
                        <w:rPr>
                          <w:sz w:val="22"/>
                          <w:szCs w:val="22"/>
                        </w:rPr>
                        <w:t xml:space="preserve"> components</w:t>
                      </w:r>
                    </w:p>
                    <w:p w14:paraId="6625CAF5" w14:textId="77777777" w:rsidR="002E4D58" w:rsidRPr="00E02E52" w:rsidRDefault="002E4D58" w:rsidP="00557075">
                      <w:pPr>
                        <w:pStyle w:val="Quote"/>
                        <w:numPr>
                          <w:ilvl w:val="0"/>
                          <w:numId w:val="5"/>
                        </w:numPr>
                        <w:rPr>
                          <w:sz w:val="22"/>
                          <w:szCs w:val="22"/>
                        </w:rPr>
                      </w:pPr>
                      <w:r w:rsidRPr="00E02E52">
                        <w:rPr>
                          <w:sz w:val="22"/>
                          <w:szCs w:val="22"/>
                        </w:rPr>
                        <w:t xml:space="preserve">Put </w:t>
                      </w:r>
                      <w:proofErr w:type="spellStart"/>
                      <w:r w:rsidRPr="00E02E52">
                        <w:rPr>
                          <w:sz w:val="22"/>
                          <w:szCs w:val="22"/>
                        </w:rPr>
                        <w:t>stylesheets</w:t>
                      </w:r>
                      <w:proofErr w:type="spellEnd"/>
                      <w:r w:rsidRPr="00E02E52">
                        <w:rPr>
                          <w:sz w:val="22"/>
                          <w:szCs w:val="22"/>
                        </w:rPr>
                        <w:t xml:space="preserve"> at the top</w:t>
                      </w:r>
                    </w:p>
                    <w:p w14:paraId="52E8189B" w14:textId="77777777" w:rsidR="002E4D58" w:rsidRPr="00E02E52" w:rsidRDefault="002E4D58" w:rsidP="00557075">
                      <w:pPr>
                        <w:pStyle w:val="Quote"/>
                        <w:numPr>
                          <w:ilvl w:val="0"/>
                          <w:numId w:val="5"/>
                        </w:numPr>
                        <w:rPr>
                          <w:sz w:val="22"/>
                          <w:szCs w:val="22"/>
                        </w:rPr>
                      </w:pPr>
                      <w:r w:rsidRPr="00E02E52">
                        <w:rPr>
                          <w:sz w:val="22"/>
                          <w:szCs w:val="22"/>
                        </w:rPr>
                        <w:t>Put scripts at the bottom</w:t>
                      </w:r>
                    </w:p>
                    <w:p w14:paraId="2D04D8F6" w14:textId="77777777" w:rsidR="002E4D58" w:rsidRPr="00E02E52" w:rsidRDefault="002E4D58" w:rsidP="00557075">
                      <w:pPr>
                        <w:pStyle w:val="Quote"/>
                        <w:numPr>
                          <w:ilvl w:val="0"/>
                          <w:numId w:val="5"/>
                        </w:numPr>
                        <w:rPr>
                          <w:sz w:val="22"/>
                          <w:szCs w:val="22"/>
                        </w:rPr>
                      </w:pPr>
                      <w:r w:rsidRPr="00E02E52">
                        <w:rPr>
                          <w:sz w:val="22"/>
                          <w:szCs w:val="22"/>
                        </w:rPr>
                        <w:t>Avoid CSS expressions</w:t>
                      </w:r>
                    </w:p>
                    <w:p w14:paraId="2E04295D" w14:textId="77777777" w:rsidR="002E4D58" w:rsidRPr="00E02E52" w:rsidRDefault="002E4D58" w:rsidP="00557075">
                      <w:pPr>
                        <w:pStyle w:val="Quote"/>
                        <w:numPr>
                          <w:ilvl w:val="0"/>
                          <w:numId w:val="5"/>
                        </w:numPr>
                        <w:rPr>
                          <w:sz w:val="22"/>
                          <w:szCs w:val="22"/>
                        </w:rPr>
                      </w:pPr>
                      <w:r w:rsidRPr="00E02E52">
                        <w:rPr>
                          <w:sz w:val="22"/>
                          <w:szCs w:val="22"/>
                        </w:rPr>
                        <w:t>Make JavaScript and CSS external</w:t>
                      </w:r>
                    </w:p>
                    <w:p w14:paraId="70B3A003" w14:textId="77777777" w:rsidR="002E4D58" w:rsidRPr="00E02E52" w:rsidRDefault="002E4D58" w:rsidP="00557075">
                      <w:pPr>
                        <w:pStyle w:val="Quote"/>
                        <w:numPr>
                          <w:ilvl w:val="0"/>
                          <w:numId w:val="5"/>
                        </w:numPr>
                        <w:rPr>
                          <w:sz w:val="22"/>
                          <w:szCs w:val="22"/>
                        </w:rPr>
                      </w:pPr>
                      <w:r w:rsidRPr="00E02E52">
                        <w:rPr>
                          <w:sz w:val="22"/>
                          <w:szCs w:val="22"/>
                        </w:rPr>
                        <w:t>Reduce DNS lookups</w:t>
                      </w:r>
                    </w:p>
                    <w:p w14:paraId="360E7B04" w14:textId="77777777" w:rsidR="002E4D58" w:rsidRPr="00E02E52" w:rsidRDefault="002E4D58" w:rsidP="00557075">
                      <w:pPr>
                        <w:pStyle w:val="Quote"/>
                        <w:numPr>
                          <w:ilvl w:val="0"/>
                          <w:numId w:val="5"/>
                        </w:numPr>
                        <w:rPr>
                          <w:sz w:val="22"/>
                          <w:szCs w:val="22"/>
                        </w:rPr>
                      </w:pPr>
                      <w:r w:rsidRPr="00E02E52">
                        <w:rPr>
                          <w:sz w:val="22"/>
                          <w:szCs w:val="22"/>
                        </w:rPr>
                        <w:t>Minify JavaScript</w:t>
                      </w:r>
                    </w:p>
                    <w:p w14:paraId="64921FE4" w14:textId="77777777" w:rsidR="002E4D58" w:rsidRPr="00E02E52" w:rsidRDefault="002E4D58" w:rsidP="00557075">
                      <w:pPr>
                        <w:pStyle w:val="Quote"/>
                        <w:numPr>
                          <w:ilvl w:val="0"/>
                          <w:numId w:val="5"/>
                        </w:numPr>
                        <w:rPr>
                          <w:sz w:val="22"/>
                          <w:szCs w:val="22"/>
                        </w:rPr>
                      </w:pPr>
                      <w:r w:rsidRPr="00E02E52">
                        <w:rPr>
                          <w:sz w:val="22"/>
                          <w:szCs w:val="22"/>
                        </w:rPr>
                        <w:t>Avoid redirects</w:t>
                      </w:r>
                    </w:p>
                    <w:p w14:paraId="54DE6D0E" w14:textId="77777777" w:rsidR="002E4D58" w:rsidRPr="00E02E52" w:rsidRDefault="002E4D58" w:rsidP="00557075">
                      <w:pPr>
                        <w:pStyle w:val="Quote"/>
                        <w:numPr>
                          <w:ilvl w:val="0"/>
                          <w:numId w:val="5"/>
                        </w:numPr>
                        <w:rPr>
                          <w:sz w:val="22"/>
                          <w:szCs w:val="22"/>
                        </w:rPr>
                      </w:pPr>
                      <w:r w:rsidRPr="00E02E52">
                        <w:rPr>
                          <w:sz w:val="22"/>
                          <w:szCs w:val="22"/>
                        </w:rPr>
                        <w:t>Remove duplicate scripts</w:t>
                      </w:r>
                    </w:p>
                    <w:p w14:paraId="740A9C42" w14:textId="77777777" w:rsidR="002E4D58" w:rsidRPr="00E02E52" w:rsidRDefault="002E4D58" w:rsidP="00557075">
                      <w:pPr>
                        <w:pStyle w:val="Quote"/>
                        <w:numPr>
                          <w:ilvl w:val="0"/>
                          <w:numId w:val="5"/>
                        </w:numPr>
                        <w:rPr>
                          <w:sz w:val="22"/>
                          <w:szCs w:val="22"/>
                        </w:rPr>
                      </w:pPr>
                      <w:proofErr w:type="spellStart"/>
                      <w:r w:rsidRPr="00E02E52">
                        <w:rPr>
                          <w:sz w:val="22"/>
                          <w:szCs w:val="22"/>
                        </w:rPr>
                        <w:t>Confi</w:t>
                      </w:r>
                      <w:proofErr w:type="spellEnd"/>
                      <w:r w:rsidRPr="00E02E52">
                        <w:rPr>
                          <w:sz w:val="22"/>
                          <w:szCs w:val="22"/>
                        </w:rPr>
                        <w:t xml:space="preserve"> </w:t>
                      </w:r>
                      <w:proofErr w:type="spellStart"/>
                      <w:r w:rsidRPr="00E02E52">
                        <w:rPr>
                          <w:sz w:val="22"/>
                          <w:szCs w:val="22"/>
                        </w:rPr>
                        <w:t>gure</w:t>
                      </w:r>
                      <w:proofErr w:type="spellEnd"/>
                      <w:r w:rsidRPr="00E02E52">
                        <w:rPr>
                          <w:sz w:val="22"/>
                          <w:szCs w:val="22"/>
                        </w:rPr>
                        <w:t xml:space="preserve"> </w:t>
                      </w:r>
                      <w:proofErr w:type="spellStart"/>
                      <w:r w:rsidRPr="00E02E52">
                        <w:rPr>
                          <w:sz w:val="22"/>
                          <w:szCs w:val="22"/>
                        </w:rPr>
                        <w:t>ETags</w:t>
                      </w:r>
                      <w:proofErr w:type="spellEnd"/>
                    </w:p>
                    <w:p w14:paraId="56197893" w14:textId="77777777" w:rsidR="002E4D58" w:rsidRPr="00E02E52" w:rsidRDefault="002E4D58" w:rsidP="00557075">
                      <w:pPr>
                        <w:pStyle w:val="Quote"/>
                        <w:numPr>
                          <w:ilvl w:val="0"/>
                          <w:numId w:val="5"/>
                        </w:numPr>
                        <w:rPr>
                          <w:sz w:val="22"/>
                          <w:szCs w:val="22"/>
                        </w:rPr>
                      </w:pPr>
                      <w:r w:rsidRPr="00E02E52">
                        <w:rPr>
                          <w:sz w:val="22"/>
                          <w:szCs w:val="22"/>
                        </w:rPr>
                        <w:t>Make Ajax cacheable</w:t>
                      </w:r>
                    </w:p>
                    <w:p w14:paraId="7BC76E4B" w14:textId="77777777" w:rsidR="002E4D58" w:rsidRPr="00E02E52" w:rsidRDefault="002E4D58" w:rsidP="00557075">
                      <w:pPr>
                        <w:rPr>
                          <w:sz w:val="22"/>
                          <w:szCs w:val="22"/>
                        </w:rPr>
                      </w:pPr>
                    </w:p>
                    <w:p w14:paraId="1A3CBA6D" w14:textId="4161E8CC" w:rsidR="002E4D58" w:rsidRPr="00E02E52" w:rsidRDefault="002E4D58" w:rsidP="00557075">
                      <w:pPr>
                        <w:pStyle w:val="Quote"/>
                        <w:rPr>
                          <w:sz w:val="22"/>
                          <w:szCs w:val="22"/>
                        </w:rPr>
                      </w:pPr>
                      <w:r>
                        <w:rPr>
                          <w:sz w:val="22"/>
                          <w:szCs w:val="22"/>
                        </w:rPr>
                        <w:t>- Steve</w:t>
                      </w:r>
                      <w:r w:rsidRPr="00E02E52">
                        <w:rPr>
                          <w:sz w:val="22"/>
                          <w:szCs w:val="22"/>
                        </w:rPr>
                        <w:t xml:space="preserve"> </w:t>
                      </w:r>
                      <w:proofErr w:type="spellStart"/>
                      <w:r w:rsidRPr="00E02E52">
                        <w:rPr>
                          <w:sz w:val="22"/>
                          <w:szCs w:val="22"/>
                        </w:rPr>
                        <w:t>Souders</w:t>
                      </w:r>
                      <w:proofErr w:type="spellEnd"/>
                    </w:p>
                  </w:txbxContent>
                </v:textbox>
                <w10:wrap type="topAndBottom"/>
              </v:shape>
            </w:pict>
          </mc:Fallback>
        </mc:AlternateContent>
      </w:r>
    </w:p>
    <w:p w14:paraId="1F779C68" w14:textId="7C9F863A" w:rsidR="009A1220" w:rsidRDefault="007C4A59" w:rsidP="00DE2524">
      <w:pPr>
        <w:spacing w:line="360" w:lineRule="auto"/>
        <w:jc w:val="both"/>
      </w:pPr>
      <w:r>
        <w:t>Many design philosophies and best practices have surfaced wit</w:t>
      </w:r>
      <w:r w:rsidR="00846F41">
        <w:t xml:space="preserve">h the advent of the mobile Web, RWD is, as mentioned, one of the most popular among these. </w:t>
      </w:r>
      <w:r w:rsidR="0056625B">
        <w:t>While this method is practical for developers in terms of giving them an easy way to make their web pages adapt to their environment, it leaves the whole job of making the we</w:t>
      </w:r>
      <w:r w:rsidR="0070286A">
        <w:t>b page responsive</w:t>
      </w:r>
      <w:r w:rsidR="008C5B54">
        <w:t xml:space="preserve"> to the frontend. </w:t>
      </w:r>
      <w:r w:rsidR="0056625B">
        <w:t xml:space="preserve">This is </w:t>
      </w:r>
      <w:r w:rsidR="008C5B54">
        <w:t xml:space="preserve">somewhat </w:t>
      </w:r>
      <w:r w:rsidR="0056625B">
        <w:t xml:space="preserve">contradictory to </w:t>
      </w:r>
      <w:proofErr w:type="spellStart"/>
      <w:r w:rsidR="0056625B">
        <w:t>Souders</w:t>
      </w:r>
      <w:proofErr w:type="spellEnd"/>
      <w:r w:rsidR="0056625B">
        <w:t xml:space="preserve"> idea of </w:t>
      </w:r>
      <w:r w:rsidR="00C651FA">
        <w:t>optimizing the frontend of web applications, because that is where t</w:t>
      </w:r>
      <w:r w:rsidR="00637B6E">
        <w:t>he largest ch</w:t>
      </w:r>
      <w:r w:rsidR="005436A0">
        <w:t>unk of the response time is spent</w:t>
      </w:r>
      <w:r w:rsidR="00F33CEA">
        <w:t xml:space="preserve"> in such a solution</w:t>
      </w:r>
      <w:r w:rsidR="005436A0">
        <w:t>.</w:t>
      </w:r>
      <w:r w:rsidR="0039045B">
        <w:t xml:space="preserve"> </w:t>
      </w:r>
      <w:r w:rsidR="00A04B6E">
        <w:t>Responsive Web Design</w:t>
      </w:r>
      <w:r w:rsidR="00374DB4">
        <w:t xml:space="preserve"> (RWD)</w:t>
      </w:r>
      <w:r w:rsidR="00695651">
        <w:t xml:space="preserve"> is reliant on heavy use of CSS (</w:t>
      </w:r>
      <w:proofErr w:type="spellStart"/>
      <w:r w:rsidR="00695651">
        <w:t>styleshe</w:t>
      </w:r>
      <w:r w:rsidR="00A04B6E">
        <w:t>ets</w:t>
      </w:r>
      <w:proofErr w:type="spellEnd"/>
      <w:r w:rsidR="00A04B6E">
        <w:t>) and also needs to use JavaScript to hide and alter content to fit each device.</w:t>
      </w:r>
      <w:r w:rsidR="003838BF">
        <w:t xml:space="preserve"> Both of these things go against </w:t>
      </w:r>
      <w:proofErr w:type="spellStart"/>
      <w:r w:rsidR="003838BF">
        <w:t>Souders</w:t>
      </w:r>
      <w:proofErr w:type="spellEnd"/>
      <w:r w:rsidR="003838BF">
        <w:t xml:space="preserve"> principles. Doing these kinds of alterations on the frontend also do</w:t>
      </w:r>
      <w:r w:rsidR="00E543F0">
        <w:t>es</w:t>
      </w:r>
      <w:r w:rsidR="003838BF">
        <w:t xml:space="preserve"> not reduce the amount of HTTP requests, as these have their root</w:t>
      </w:r>
      <w:r w:rsidR="00ED7016">
        <w:t>s</w:t>
      </w:r>
      <w:r w:rsidR="003838BF">
        <w:t xml:space="preserve"> firmly s</w:t>
      </w:r>
      <w:r w:rsidR="00115F72">
        <w:t>et in the backend and the HTML document that is sent to the user.</w:t>
      </w:r>
    </w:p>
    <w:p w14:paraId="181F4D6B" w14:textId="6006A292" w:rsidR="009D374C" w:rsidRDefault="0027031E" w:rsidP="00DE2524">
      <w:pPr>
        <w:spacing w:line="360" w:lineRule="auto"/>
        <w:jc w:val="both"/>
      </w:pPr>
      <w:r>
        <w:t xml:space="preserve">On the opposite side of </w:t>
      </w:r>
      <w:proofErr w:type="spellStart"/>
      <w:r>
        <w:t>Souders</w:t>
      </w:r>
      <w:proofErr w:type="spellEnd"/>
      <w:r>
        <w:t xml:space="preserve"> we have people like Kate </w:t>
      </w:r>
      <w:proofErr w:type="spellStart"/>
      <w:r>
        <w:t>Matsudaira</w:t>
      </w:r>
      <w:proofErr w:type="spellEnd"/>
      <w:r>
        <w:t>, a previous technical lead/manager at Amazon and Microsoft</w:t>
      </w:r>
      <w:r w:rsidR="00CB28A0">
        <w:t>,</w:t>
      </w:r>
      <w:r>
        <w:t xml:space="preserve"> who suggests that to improve th</w:t>
      </w:r>
      <w:r w:rsidR="00CB28A0">
        <w:t>e performance of the mobile Web</w:t>
      </w:r>
      <w:r>
        <w:t xml:space="preserve"> we need to improve the backend </w:t>
      </w:r>
      <w:r>
        <w:fldChar w:fldCharType="begin"/>
      </w:r>
      <w:r>
        <w:instrText xml:space="preserve"> ADDIN EN.CITE &lt;EndNote&gt;&lt;Cite&gt;&lt;Author&gt;Matsudaira&lt;/Author&gt;&lt;Year&gt;2013&lt;/Year&gt;&lt;RecNum&gt;40&lt;/RecNum&gt;&lt;DisplayText&gt;[5]&lt;/DisplayText&gt;&lt;record&gt;&lt;rec-number&gt;40&lt;/rec-number&gt;&lt;foreign-keys&gt;&lt;key app="EN" db-id="0a200tee5sa5e1ex095psptx0zaddvdr5sff"&gt;40&lt;/key&gt;&lt;/foreign-keys&gt;&lt;ref-type name="Journal Article"&gt;17&lt;/ref-type&gt;&lt;contributors&gt;&lt;authors&gt;&lt;author&gt;Kate Matsudaira&lt;/author&gt;&lt;/authors&gt;&lt;/contributors&gt;&lt;titles&gt;&lt;title&gt;Making the mobile web faster&lt;/title&gt;&lt;secondary-title&gt;Commun. ACM&lt;/secondary-title&gt;&lt;/titles&gt;&lt;periodical&gt;&lt;full-title&gt;Commun. ACM&lt;/full-title&gt;&lt;/periodical&gt;&lt;pages&gt;56-61&lt;/pages&gt;&lt;volume&gt;56&lt;/volume&gt;&lt;number&gt;3&lt;/number&gt;&lt;dates&gt;&lt;year&gt;2013&lt;/year&gt;&lt;/dates&gt;&lt;isbn&gt;0001-0782&lt;/isbn&gt;&lt;urls&gt;&lt;/urls&gt;&lt;custom1&gt;2428572&lt;/custom1&gt;&lt;electronic-resource-num&gt;10.1145/2428556.2428572&lt;/electronic-resource-num&gt;&lt;/record&gt;&lt;/Cite&gt;&lt;/EndNote&gt;</w:instrText>
      </w:r>
      <w:r>
        <w:fldChar w:fldCharType="separate"/>
      </w:r>
      <w:r>
        <w:rPr>
          <w:noProof/>
        </w:rPr>
        <w:t>[</w:t>
      </w:r>
      <w:hyperlink w:anchor="_ENREF_5" w:tooltip="Matsudaira, 2013 #40" w:history="1">
        <w:r w:rsidR="001D1905">
          <w:rPr>
            <w:noProof/>
          </w:rPr>
          <w:t>5</w:t>
        </w:r>
      </w:hyperlink>
      <w:r>
        <w:rPr>
          <w:noProof/>
        </w:rPr>
        <w:t>]</w:t>
      </w:r>
      <w:r>
        <w:fldChar w:fldCharType="end"/>
      </w:r>
      <w:r>
        <w:t>. She says that because of the limited system resources and bandwidth, we need to minimize connections and data across the network, images and other media by leveraging technologies s</w:t>
      </w:r>
      <w:r w:rsidR="00E15B30">
        <w:t xml:space="preserve">uch as </w:t>
      </w:r>
      <w:proofErr w:type="spellStart"/>
      <w:r w:rsidR="00E15B30">
        <w:t>localStorage</w:t>
      </w:r>
      <w:proofErr w:type="spellEnd"/>
      <w:r w:rsidR="00E15B30">
        <w:t xml:space="preserve"> and caching, as well as allowing the server to correctly identify the limits of the device making a request. </w:t>
      </w:r>
      <w:r w:rsidR="0055339A">
        <w:t xml:space="preserve">While her article focuses on API </w:t>
      </w:r>
      <w:r w:rsidR="009B0CEE">
        <w:t>design for the mobile Web, it touches upon an interesting question: how can we improve the detection capabilities of the server to improve Web performance?</w:t>
      </w:r>
    </w:p>
    <w:p w14:paraId="5ED6A173" w14:textId="77777777" w:rsidR="0098576E" w:rsidRDefault="0098576E" w:rsidP="00DE2524">
      <w:pPr>
        <w:spacing w:line="360" w:lineRule="auto"/>
        <w:jc w:val="both"/>
      </w:pPr>
    </w:p>
    <w:p w14:paraId="2D511BAB" w14:textId="14DF55B6" w:rsidR="009053B9" w:rsidRDefault="0098576E" w:rsidP="00DE2524">
      <w:pPr>
        <w:pStyle w:val="Heading2"/>
        <w:spacing w:line="360" w:lineRule="auto"/>
        <w:jc w:val="both"/>
      </w:pPr>
      <w:r>
        <w:t>Making the backend smarter</w:t>
      </w:r>
    </w:p>
    <w:p w14:paraId="6EF3B635" w14:textId="674DDE25" w:rsidR="004A5422" w:rsidRDefault="007E2543" w:rsidP="00DE2524">
      <w:pPr>
        <w:spacing w:line="360" w:lineRule="auto"/>
        <w:jc w:val="both"/>
      </w:pPr>
      <w:r>
        <w:rPr>
          <w:noProof/>
        </w:rPr>
        <mc:AlternateContent>
          <mc:Choice Requires="wps">
            <w:drawing>
              <wp:anchor distT="0" distB="0" distL="114300" distR="114300" simplePos="0" relativeHeight="251660288" behindDoc="0" locked="0" layoutInCell="1" allowOverlap="1" wp14:anchorId="13109555" wp14:editId="39C442F3">
                <wp:simplePos x="0" y="0"/>
                <wp:positionH relativeFrom="column">
                  <wp:posOffset>357505</wp:posOffset>
                </wp:positionH>
                <wp:positionV relativeFrom="paragraph">
                  <wp:posOffset>1019175</wp:posOffset>
                </wp:positionV>
                <wp:extent cx="5039995" cy="1014730"/>
                <wp:effectExtent l="0" t="0" r="14605" b="26670"/>
                <wp:wrapTopAndBottom/>
                <wp:docPr id="2" name="Text Box 2"/>
                <wp:cNvGraphicFramePr/>
                <a:graphic xmlns:a="http://schemas.openxmlformats.org/drawingml/2006/main">
                  <a:graphicData uri="http://schemas.microsoft.com/office/word/2010/wordprocessingShape">
                    <wps:wsp>
                      <wps:cNvSpPr txBox="1"/>
                      <wps:spPr>
                        <a:xfrm>
                          <a:off x="0" y="0"/>
                          <a:ext cx="5039995" cy="101473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58B3250" w14:textId="77777777" w:rsidR="002E4D58" w:rsidRPr="00910CF9" w:rsidRDefault="002E4D58" w:rsidP="007E254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5C41D783" w14:textId="77777777" w:rsidR="002E4D58" w:rsidRPr="00910CF9" w:rsidRDefault="002E4D58" w:rsidP="00910CF9">
                            <w:pPr>
                              <w:rPr>
                                <w:sz w:val="22"/>
                                <w:szCs w:val="22"/>
                              </w:rPr>
                            </w:pPr>
                          </w:p>
                          <w:p w14:paraId="4D315EBC" w14:textId="3815F2AA" w:rsidR="002E4D58" w:rsidRPr="00910CF9" w:rsidRDefault="002E4D58" w:rsidP="007E2543">
                            <w:pPr>
                              <w:pStyle w:val="Quote"/>
                              <w:rPr>
                                <w:sz w:val="22"/>
                                <w:szCs w:val="22"/>
                              </w:rPr>
                            </w:pPr>
                            <w:r w:rsidRPr="00910CF9">
                              <w:rPr>
                                <w:sz w:val="22"/>
                                <w:szCs w:val="22"/>
                              </w:rPr>
                              <w:t xml:space="preserve">– Jon Arne </w:t>
                            </w:r>
                            <w:proofErr w:type="spellStart"/>
                            <w:r w:rsidRPr="00910CF9">
                              <w:rPr>
                                <w:sz w:val="22"/>
                                <w:szCs w:val="22"/>
                              </w:rPr>
                              <w:t>Sæterå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28.15pt;margin-top:80.25pt;width:396.85pt;height:7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" fillcolor="white [3201]" strokecolor="#4f81bd [3204]" strokeweight="2pt">
                <v:textbox>
                  <w:txbxContent>
                    <w:p w14:paraId="358B3250" w14:textId="77777777" w:rsidR="002E4D58" w:rsidRPr="00910CF9" w:rsidRDefault="002E4D58" w:rsidP="007E254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5C41D783" w14:textId="77777777" w:rsidR="002E4D58" w:rsidRPr="00910CF9" w:rsidRDefault="002E4D58" w:rsidP="00910CF9">
                      <w:pPr>
                        <w:rPr>
                          <w:sz w:val="22"/>
                          <w:szCs w:val="22"/>
                        </w:rPr>
                      </w:pPr>
                    </w:p>
                    <w:p w14:paraId="4D315EBC" w14:textId="3815F2AA" w:rsidR="002E4D58" w:rsidRPr="00910CF9" w:rsidRDefault="002E4D58" w:rsidP="007E2543">
                      <w:pPr>
                        <w:pStyle w:val="Quote"/>
                        <w:rPr>
                          <w:sz w:val="22"/>
                          <w:szCs w:val="22"/>
                        </w:rPr>
                      </w:pPr>
                      <w:r w:rsidRPr="00910CF9">
                        <w:rPr>
                          <w:sz w:val="22"/>
                          <w:szCs w:val="22"/>
                        </w:rPr>
                        <w:t xml:space="preserve">– Jon Arne </w:t>
                      </w:r>
                      <w:proofErr w:type="spellStart"/>
                      <w:r w:rsidRPr="00910CF9">
                        <w:rPr>
                          <w:sz w:val="22"/>
                          <w:szCs w:val="22"/>
                        </w:rPr>
                        <w:t>Sæterås</w:t>
                      </w:r>
                      <w:proofErr w:type="spellEnd"/>
                    </w:p>
                  </w:txbxContent>
                </v:textbox>
                <w10:wrap type="topAndBottom"/>
              </v:shape>
            </w:pict>
          </mc:Fallback>
        </mc:AlternateContent>
      </w:r>
      <w:r w:rsidR="00EA159D">
        <w:t xml:space="preserve">Jon Arne </w:t>
      </w:r>
      <w:proofErr w:type="spellStart"/>
      <w:r w:rsidR="00EA159D">
        <w:t>Sæterås</w:t>
      </w:r>
      <w:proofErr w:type="spellEnd"/>
      <w:r w:rsidR="00EA159D">
        <w:t xml:space="preserve">, </w:t>
      </w:r>
      <w:r w:rsidR="00844409">
        <w:t>M</w:t>
      </w:r>
      <w:r w:rsidR="00910CF9">
        <w:t xml:space="preserve">obile </w:t>
      </w:r>
      <w:r w:rsidR="000B0101">
        <w:t>W</w:t>
      </w:r>
      <w:r w:rsidR="00EA159D">
        <w:t xml:space="preserve">eb evangelist, blogger and product director at </w:t>
      </w:r>
      <w:proofErr w:type="spellStart"/>
      <w:r w:rsidR="00EA159D">
        <w:t>Mobiletech</w:t>
      </w:r>
      <w:proofErr w:type="spellEnd"/>
      <w:r w:rsidR="00EA159D">
        <w:t xml:space="preserve"> suggested in </w:t>
      </w:r>
      <w:r w:rsidR="003324B3">
        <w:t>his post “</w:t>
      </w:r>
      <w:r w:rsidR="003324B3" w:rsidRPr="003324B3">
        <w:t>Next steps of Responsive Web Design</w:t>
      </w:r>
      <w:r w:rsidR="003324B3">
        <w:t>”</w:t>
      </w:r>
      <w:r w:rsidR="00D23158">
        <w:t xml:space="preserve"> </w:t>
      </w:r>
      <w:r w:rsidR="00D23158">
        <w:fldChar w:fldCharType="begin"/>
      </w:r>
      <w:r w:rsidR="00D23158">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Jon Arne Sæterås&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D23158">
        <w:fldChar w:fldCharType="separate"/>
      </w:r>
      <w:r w:rsidR="00D23158">
        <w:rPr>
          <w:noProof/>
        </w:rPr>
        <w:t>[</w:t>
      </w:r>
      <w:hyperlink w:anchor="_ENREF_6" w:tooltip="Sæterås, 2011 #6" w:history="1">
        <w:r w:rsidR="001D1905">
          <w:rPr>
            <w:noProof/>
          </w:rPr>
          <w:t>6</w:t>
        </w:r>
      </w:hyperlink>
      <w:r w:rsidR="00D23158">
        <w:rPr>
          <w:noProof/>
        </w:rPr>
        <w:t>]</w:t>
      </w:r>
      <w:r w:rsidR="00D23158">
        <w:fldChar w:fldCharType="end"/>
      </w:r>
      <w:r w:rsidR="00D23158">
        <w:t>, that</w:t>
      </w:r>
      <w:r w:rsidR="003324B3">
        <w:t xml:space="preserve"> letting the device do all the hard work of being responsive is neither fair, right or smart.</w:t>
      </w:r>
    </w:p>
    <w:p w14:paraId="7894BFF1" w14:textId="77777777" w:rsidR="00333A8A" w:rsidRDefault="00333A8A" w:rsidP="00DE2524">
      <w:pPr>
        <w:spacing w:line="360" w:lineRule="auto"/>
        <w:jc w:val="both"/>
      </w:pPr>
    </w:p>
    <w:p w14:paraId="78AE351E" w14:textId="141DE435" w:rsidR="007E2543" w:rsidRDefault="00374DB4" w:rsidP="00DE2524">
      <w:pPr>
        <w:spacing w:line="360" w:lineRule="auto"/>
        <w:jc w:val="both"/>
      </w:pPr>
      <w:r>
        <w:t>In its current form, RWD sends the same markup, CSS, JS and images to all devices, regardless of their capabilities</w:t>
      </w:r>
      <w:r w:rsidR="00FB3FC2">
        <w:t xml:space="preserve">. What he means by this statement is that more parts of the Web hierarchy must be made to be responsive. </w:t>
      </w:r>
      <w:r w:rsidR="008931F4">
        <w:t>Being able to move much of</w:t>
      </w:r>
      <w:r w:rsidR="003641BF">
        <w:t xml:space="preserve"> the work over to the backend</w:t>
      </w:r>
      <w:r w:rsidR="008931F4">
        <w:t xml:space="preserve"> </w:t>
      </w:r>
      <w:r w:rsidR="008021FE">
        <w:t>can</w:t>
      </w:r>
      <w:r w:rsidR="008931F4">
        <w:t xml:space="preserve"> potential</w:t>
      </w:r>
      <w:r w:rsidR="008021FE">
        <w:t>ly reduce</w:t>
      </w:r>
      <w:r w:rsidR="00CC2E6A">
        <w:t xml:space="preserve"> much of</w:t>
      </w:r>
      <w:r w:rsidR="008931F4">
        <w:t xml:space="preserve"> the current load on devices viewing Web pages designed using RWD.</w:t>
      </w:r>
      <w:r w:rsidR="003E23E1">
        <w:t xml:space="preserve"> Involving the whole “value chain”, as he calls it, will</w:t>
      </w:r>
      <w:r w:rsidR="0047133A">
        <w:t xml:space="preserve"> result in Web pages consuming</w:t>
      </w:r>
      <w:r w:rsidR="003E23E1">
        <w:t xml:space="preserve"> less time and resources on the frontend, leaving the responsibility of things like image scaling and m</w:t>
      </w:r>
      <w:r w:rsidR="00A8189F">
        <w:t>arkup proc</w:t>
      </w:r>
      <w:r w:rsidR="00CD658E">
        <w:t>essing to the backend.</w:t>
      </w:r>
    </w:p>
    <w:p w14:paraId="495AD484" w14:textId="77777777" w:rsidR="00D23158" w:rsidRDefault="00D23158" w:rsidP="00DE2524">
      <w:pPr>
        <w:spacing w:line="360" w:lineRule="auto"/>
        <w:jc w:val="both"/>
      </w:pPr>
    </w:p>
    <w:p w14:paraId="4ECA1411" w14:textId="26EA0258" w:rsidR="00D458E4" w:rsidRDefault="00D23158" w:rsidP="00DE2524">
      <w:pPr>
        <w:spacing w:line="360" w:lineRule="auto"/>
        <w:jc w:val="both"/>
      </w:pPr>
      <w:r w:rsidRPr="00D23158">
        <w:t>Responsive Design + Server Side Components</w:t>
      </w:r>
      <w:r>
        <w:t xml:space="preserve"> (RESS) is a method of </w:t>
      </w:r>
      <w:r w:rsidR="00714D7A">
        <w:t xml:space="preserve">making the server participate more actively in RWD. It suggests having Web sites split into components that are altered by the server depending on the type of user agent (UA) it detects as the requestor </w:t>
      </w:r>
      <w:r w:rsidR="00714D7A">
        <w:fldChar w:fldCharType="begin"/>
      </w:r>
      <w:r w:rsidR="00714D7A">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Luke Wroblewski&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14D7A">
        <w:fldChar w:fldCharType="separate"/>
      </w:r>
      <w:r w:rsidR="00714D7A">
        <w:rPr>
          <w:noProof/>
        </w:rPr>
        <w:t>[</w:t>
      </w:r>
      <w:hyperlink w:anchor="_ENREF_7" w:tooltip="Wroblewski, 2011 #1" w:history="1">
        <w:r w:rsidR="001D1905">
          <w:rPr>
            <w:noProof/>
          </w:rPr>
          <w:t>7</w:t>
        </w:r>
      </w:hyperlink>
      <w:r w:rsidR="00714D7A">
        <w:rPr>
          <w:noProof/>
        </w:rPr>
        <w:t>]</w:t>
      </w:r>
      <w:r w:rsidR="00714D7A">
        <w:fldChar w:fldCharType="end"/>
      </w:r>
      <w:r w:rsidR="00714D7A">
        <w:t>.</w:t>
      </w:r>
      <w:r w:rsidR="001F26A9">
        <w:t xml:space="preserve"> This idea goes along with </w:t>
      </w:r>
      <w:proofErr w:type="spellStart"/>
      <w:r w:rsidR="001F26A9">
        <w:t>Sæterås’s</w:t>
      </w:r>
      <w:proofErr w:type="spellEnd"/>
      <w:r w:rsidR="001F26A9">
        <w:t xml:space="preserve"> notion of making more of the “value chain” smarter, in this case the Web server. It allows the server to more accurately tune what is sent to the client,</w:t>
      </w:r>
      <w:r w:rsidR="00A119EF">
        <w:t xml:space="preserve"> amongst other things</w:t>
      </w:r>
      <w:r w:rsidR="001F26A9">
        <w:t xml:space="preserve"> giving it the ability to optimize bandwidth usage when responding to mobile devices</w:t>
      </w:r>
      <w:r w:rsidR="00D458E4">
        <w:t>.</w:t>
      </w:r>
    </w:p>
    <w:p w14:paraId="276F304D" w14:textId="77777777" w:rsidR="00F71674" w:rsidRDefault="00F71674" w:rsidP="00DE2524">
      <w:pPr>
        <w:spacing w:line="360" w:lineRule="auto"/>
        <w:jc w:val="both"/>
      </w:pPr>
    </w:p>
    <w:p w14:paraId="34345A1A" w14:textId="37221A0A" w:rsidR="003102AC" w:rsidRDefault="003102AC" w:rsidP="00DE2524">
      <w:pPr>
        <w:pStyle w:val="Heading2"/>
        <w:spacing w:line="360" w:lineRule="auto"/>
        <w:jc w:val="both"/>
      </w:pPr>
      <w:r>
        <w:t>Future Friendly</w:t>
      </w:r>
    </w:p>
    <w:p w14:paraId="57717854" w14:textId="65C98D28" w:rsidR="003102AC" w:rsidRDefault="00A77171" w:rsidP="00DE2524">
      <w:pPr>
        <w:spacing w:line="360" w:lineRule="auto"/>
        <w:jc w:val="both"/>
      </w:pPr>
      <w:r>
        <w:t>Being able to make a web site adapt to all present and future devices is a daunting proposition. Making it “future proof” is near impossible, as there is no way of telling what kind of devices people will be using to access the Web in the future.</w:t>
      </w:r>
      <w:r w:rsidR="0051397E">
        <w:t xml:space="preserve"> In 2011, s</w:t>
      </w:r>
      <w:r w:rsidR="00A30191">
        <w:t>everal</w:t>
      </w:r>
      <w:r w:rsidR="0051397E">
        <w:t xml:space="preserve"> of the</w:t>
      </w:r>
      <w:r w:rsidR="00A30191">
        <w:t xml:space="preserve"> biggest Web gurus today got together and proposed a</w:t>
      </w:r>
      <w:r w:rsidR="00A1774D">
        <w:t xml:space="preserve"> new Web design philosophy: be future friendly, not future proof </w:t>
      </w:r>
      <w:r w:rsidR="00A1774D">
        <w:fldChar w:fldCharType="begin"/>
      </w:r>
      <w:r w:rsidR="00A1774D">
        <w:instrText xml:space="preserve"> ADDIN EN.CITE &lt;EndNote&gt;&lt;Cite&gt;&lt;Author&gt;Wroblewski&lt;/Author&gt;&lt;Year&gt;2011&lt;/Year&gt;&lt;RecNum&gt;41&lt;/RecNum&gt;&lt;DisplayText&gt;[8, 9]&lt;/DisplayText&gt;&lt;record&gt;&lt;rec-number&gt;41&lt;/rec-number&gt;&lt;foreign-keys&gt;&lt;key app="EN" db-id="0a200tee5sa5e1ex095psptx0zaddvdr5sff"&gt;41&lt;/key&gt;&lt;/foreign-keys&gt;&lt;ref-type name="Blog"&gt;56&lt;/ref-type&gt;&lt;contributors&gt;&lt;authors&gt;&lt;author&gt;Luke Wroblewski&lt;/author&gt;&lt;/authors&gt;&lt;/contributors&gt;&lt;titles&gt;&lt;title&gt;Future Friendly&lt;/title&gt;&lt;secondary-title&gt;LukeW&lt;/secondary-title&gt;&lt;/titles&gt;&lt;volume&gt;2013&lt;/volume&gt;&lt;dates&gt;&lt;year&gt;2011&lt;/year&gt;&lt;/dates&gt;&lt;urls&gt;&lt;related-urls&gt;&lt;url&gt;http://www.lukew.com/ff/entry.asp?1407&lt;/url&gt;&lt;/related-urls&gt;&lt;/urls&gt;&lt;/record&gt;&lt;/Cite&gt;&lt;Cite&gt;&lt;Author&gt;Luke Wroblewski&lt;/Author&gt;&lt;Year&gt;2013&lt;/Year&gt;&lt;RecNum&gt;42&lt;/RecNum&gt;&lt;record&gt;&lt;rec-number&gt;42&lt;/rec-number&gt;&lt;foreign-keys&gt;&lt;key app="EN" db-id="0a200tee5sa5e1ex095psptx0zaddvdr5sff"&gt;42&lt;/key&gt;&lt;/foreign-keys&gt;&lt;ref-type name="Web Page"&gt;12&lt;/ref-type&gt;&lt;contributors&gt;&lt;authors&gt;&lt;author&gt;Luke Wroblewski, Scott Jenson, Brad Frost, Jeremy Keith, Lyza D. Gardner, Scott Jehl, Stephanie Rieger, Jason Grigsby, Bryan Rieger, Josh Clark, Tim Kadlec, Brian Leroux, Andrea Trasatti&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A1774D">
        <w:fldChar w:fldCharType="separate"/>
      </w:r>
      <w:r w:rsidR="00A1774D">
        <w:rPr>
          <w:noProof/>
        </w:rPr>
        <w:t>[</w:t>
      </w:r>
      <w:hyperlink w:anchor="_ENREF_8" w:tooltip="Wroblewski, 2011 #41" w:history="1">
        <w:r w:rsidR="001D1905">
          <w:rPr>
            <w:noProof/>
          </w:rPr>
          <w:t>8</w:t>
        </w:r>
      </w:hyperlink>
      <w:r w:rsidR="00A1774D">
        <w:rPr>
          <w:noProof/>
        </w:rPr>
        <w:t xml:space="preserve">, </w:t>
      </w:r>
      <w:hyperlink w:anchor="_ENREF_9" w:tooltip="Luke Wroblewski, 2013 #42" w:history="1">
        <w:r w:rsidR="001D1905">
          <w:rPr>
            <w:noProof/>
          </w:rPr>
          <w:t>9</w:t>
        </w:r>
      </w:hyperlink>
      <w:r w:rsidR="00A1774D">
        <w:rPr>
          <w:noProof/>
        </w:rPr>
        <w:t>]</w:t>
      </w:r>
      <w:r w:rsidR="00A1774D">
        <w:fldChar w:fldCharType="end"/>
      </w:r>
      <w:r w:rsidR="00A1774D">
        <w:t>.</w:t>
      </w:r>
      <w:r w:rsidR="002E4D58">
        <w:t xml:space="preserve"> It </w:t>
      </w:r>
      <w:r w:rsidR="003E077B">
        <w:t>suggests that being “future proof” is unnecessary</w:t>
      </w:r>
      <w:r w:rsidR="00D458E4">
        <w:t xml:space="preserve"> (and</w:t>
      </w:r>
      <w:r w:rsidR="00A22C41">
        <w:t xml:space="preserve"> near</w:t>
      </w:r>
      <w:r w:rsidR="00D458E4">
        <w:t xml:space="preserve"> i</w:t>
      </w:r>
      <w:r w:rsidR="00AB7F76">
        <w:t>mpossible), and that focusing on what actually brings value to your site will help it survive longer. It suggests focusing on content first and having dynamic feature detection systems that do not rely on manual updates.</w:t>
      </w:r>
    </w:p>
    <w:p w14:paraId="1D27E5A6" w14:textId="77777777" w:rsidR="00A77171" w:rsidRPr="004A5422" w:rsidRDefault="00A77171" w:rsidP="00DE2524">
      <w:pPr>
        <w:spacing w:line="360" w:lineRule="auto"/>
        <w:jc w:val="both"/>
      </w:pPr>
    </w:p>
    <w:p w14:paraId="0798662E" w14:textId="4A11EF2C" w:rsidR="00A85C6A" w:rsidRDefault="009053B9" w:rsidP="00DE2524">
      <w:pPr>
        <w:spacing w:line="360" w:lineRule="auto"/>
        <w:jc w:val="both"/>
      </w:pPr>
      <w:r>
        <w:t xml:space="preserve">In this thesis we </w:t>
      </w:r>
      <w:r w:rsidR="007C53BE">
        <w:t>present an</w:t>
      </w:r>
      <w:r w:rsidR="00406788">
        <w:t xml:space="preserve"> implementation of</w:t>
      </w:r>
      <w:r w:rsidR="00DB0210">
        <w:t xml:space="preserve"> a</w:t>
      </w:r>
      <w:r w:rsidR="00604D0E">
        <w:t xml:space="preserve"> possible</w:t>
      </w:r>
      <w:r w:rsidR="00DB0210">
        <w:t xml:space="preserve"> solution </w:t>
      </w:r>
      <w:r w:rsidR="00486C70">
        <w:t>for</w:t>
      </w:r>
      <w:r w:rsidR="00604D0E">
        <w:t xml:space="preserve"> making</w:t>
      </w:r>
      <w:r>
        <w:t xml:space="preserve"> web page</w:t>
      </w:r>
      <w:r w:rsidR="00604D0E">
        <w:t>s</w:t>
      </w:r>
      <w:r>
        <w:t xml:space="preserve"> responsive without having all o</w:t>
      </w:r>
      <w:r w:rsidR="00BF1937">
        <w:t>f the work done on the frontend</w:t>
      </w:r>
      <w:r w:rsidR="006461FA">
        <w:t xml:space="preserve">, based on the RESS concept and another implementation of a RESS-like system called Detector by Dave Olsen </w:t>
      </w:r>
      <w:r w:rsidR="006461FA">
        <w:fldChar w:fldCharType="begin"/>
      </w:r>
      <w:r w:rsidR="00A1774D">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Dave Olsen&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6461FA">
        <w:fldChar w:fldCharType="separate"/>
      </w:r>
      <w:r w:rsidR="00A1774D">
        <w:rPr>
          <w:noProof/>
        </w:rPr>
        <w:t>[</w:t>
      </w:r>
      <w:hyperlink w:anchor="_ENREF_10" w:tooltip="Olsen, 2012 #3" w:history="1">
        <w:r w:rsidR="001D1905">
          <w:rPr>
            <w:noProof/>
          </w:rPr>
          <w:t>10</w:t>
        </w:r>
      </w:hyperlink>
      <w:r w:rsidR="00A1774D">
        <w:rPr>
          <w:noProof/>
        </w:rPr>
        <w:t>]</w:t>
      </w:r>
      <w:r w:rsidR="006461FA">
        <w:fldChar w:fldCharType="end"/>
      </w:r>
      <w:r w:rsidR="00BF1937">
        <w:t>. This is done</w:t>
      </w:r>
      <w:r>
        <w:t xml:space="preserve"> </w:t>
      </w:r>
      <w:r w:rsidR="00EC7BBE">
        <w:t>with the aim of improving web performance</w:t>
      </w:r>
      <w:r w:rsidR="00EF2E02">
        <w:t xml:space="preserve"> on both</w:t>
      </w:r>
      <w:r w:rsidR="00EC7BBE">
        <w:t xml:space="preserve"> desktop and mobile devices.</w:t>
      </w:r>
      <w:r w:rsidR="00987F77">
        <w:t xml:space="preserve"> The focus has been on the mobile aspect as this is where the biggest gains can be found in the con</w:t>
      </w:r>
      <w:r w:rsidR="00796DE4">
        <w:t xml:space="preserve">text of improving </w:t>
      </w:r>
      <w:r w:rsidR="00236AEC">
        <w:t>performance</w:t>
      </w:r>
      <w:r w:rsidR="00C718ED">
        <w:t>,</w:t>
      </w:r>
      <w:r w:rsidR="00796DE4">
        <w:t xml:space="preserve"> and thus the user experience.</w:t>
      </w:r>
      <w:r w:rsidR="001A43FE">
        <w:t xml:space="preserve"> The implementation is a user agent feature detection plugin for the Enonic CMS</w:t>
      </w:r>
      <w:r w:rsidR="00604D0E">
        <w:t>,</w:t>
      </w:r>
      <w:r w:rsidR="001A43FE">
        <w:t xml:space="preserve"> which aims to accurately detect the features supported by each individual </w:t>
      </w:r>
      <w:r w:rsidR="008D7B92">
        <w:t>user agent</w:t>
      </w:r>
      <w:r w:rsidR="00776670">
        <w:t xml:space="preserve">. This </w:t>
      </w:r>
      <w:r w:rsidR="006F1534">
        <w:t>allows</w:t>
      </w:r>
      <w:r w:rsidR="001A43FE">
        <w:t xml:space="preserve"> the HTML document served to the user</w:t>
      </w:r>
      <w:r w:rsidR="00782C75">
        <w:t xml:space="preserve"> can be tailored on the backend</w:t>
      </w:r>
      <w:r w:rsidR="001A43FE">
        <w:t xml:space="preserve"> before ever reaching the requesting user agent.</w:t>
      </w:r>
      <w:r w:rsidR="00E703C6">
        <w:t xml:space="preserve"> The idea is that by tailoring the HTML on the backend, the performance on the frontend can be improved, following the concepts of</w:t>
      </w:r>
      <w:r w:rsidR="0045648B">
        <w:t xml:space="preserve"> </w:t>
      </w:r>
      <w:proofErr w:type="spellStart"/>
      <w:r w:rsidR="00E703C6">
        <w:t>Souders</w:t>
      </w:r>
      <w:proofErr w:type="spellEnd"/>
      <w:r w:rsidR="0045648B">
        <w:t xml:space="preserve"> and </w:t>
      </w:r>
      <w:proofErr w:type="spellStart"/>
      <w:r w:rsidR="0045648B">
        <w:t>Matsudaira</w:t>
      </w:r>
      <w:proofErr w:type="spellEnd"/>
      <w:r w:rsidR="00660A18">
        <w:t>, amongst others</w:t>
      </w:r>
      <w:r w:rsidR="00B056A4">
        <w:t>, and making the</w:t>
      </w:r>
      <w:r w:rsidR="008F4F4B">
        <w:t xml:space="preserve"> Web pages built in the CMS </w:t>
      </w:r>
      <w:r w:rsidR="00B056A4">
        <w:t>“future friendly”</w:t>
      </w:r>
      <w:r w:rsidR="00E703C6">
        <w:t>.</w:t>
      </w:r>
    </w:p>
    <w:p w14:paraId="7C949EFD" w14:textId="6CA45D86" w:rsidR="00A85C6A" w:rsidRDefault="00A85C6A" w:rsidP="00DE2524">
      <w:pPr>
        <w:pStyle w:val="Heading1"/>
        <w:spacing w:line="360" w:lineRule="auto"/>
        <w:jc w:val="both"/>
      </w:pPr>
      <w:r>
        <w:t>Structure</w:t>
      </w:r>
    </w:p>
    <w:p w14:paraId="35A5F80C" w14:textId="126BB218" w:rsidR="00C81ACD" w:rsidRDefault="009D4F77" w:rsidP="00DE2524">
      <w:pPr>
        <w:spacing w:line="360" w:lineRule="auto"/>
        <w:jc w:val="both"/>
      </w:pPr>
      <w:r>
        <w:t>The thesis is structured</w:t>
      </w:r>
      <w:r w:rsidR="00EB1A13">
        <w:t xml:space="preserve"> in a “bottom up” fashion</w:t>
      </w:r>
      <w:r>
        <w:t xml:space="preserve"> to provide all necessary background knowledge before delving into the details of the implementation.</w:t>
      </w:r>
    </w:p>
    <w:p w14:paraId="445CD53E" w14:textId="3B29BB0D" w:rsidR="009D4F77" w:rsidRDefault="00EB1A13" w:rsidP="00DE2524">
      <w:pPr>
        <w:spacing w:line="360" w:lineRule="auto"/>
        <w:jc w:val="both"/>
      </w:pPr>
      <w:r>
        <w:t xml:space="preserve">Chapter 2 presents the technologies and concepts that this thesis is based upon, as well as the related work in this field. </w:t>
      </w:r>
    </w:p>
    <w:p w14:paraId="48FB1770" w14:textId="66AA5CF3" w:rsidR="00EB1A13" w:rsidRDefault="00EB1A13" w:rsidP="00DE2524">
      <w:pPr>
        <w:spacing w:line="360" w:lineRule="auto"/>
        <w:jc w:val="both"/>
      </w:pPr>
      <w:r>
        <w:t>Chapter 3 presents the Enonic CMS, how it supports plugins and the details surrounding the implementation of our plugin.</w:t>
      </w:r>
    </w:p>
    <w:p w14:paraId="324A479F" w14:textId="13564048" w:rsidR="00EB1A13" w:rsidRDefault="00EB1A13" w:rsidP="00DE2524">
      <w:pPr>
        <w:spacing w:line="360" w:lineRule="auto"/>
        <w:jc w:val="both"/>
      </w:pPr>
      <w:r>
        <w:t xml:space="preserve">Chapter 4 </w:t>
      </w:r>
      <w:r w:rsidR="00FC2943">
        <w:t>will detail how we did the performance te</w:t>
      </w:r>
      <w:r w:rsidR="0060281C">
        <w:t>sting of the plugin and</w:t>
      </w:r>
      <w:r w:rsidR="00AB337A">
        <w:t xml:space="preserve"> also</w:t>
      </w:r>
      <w:r w:rsidR="0060281C">
        <w:t xml:space="preserve"> present</w:t>
      </w:r>
      <w:r w:rsidR="00FC2943">
        <w:t xml:space="preserve"> the results of the tests.</w:t>
      </w:r>
    </w:p>
    <w:p w14:paraId="5EDA1265" w14:textId="7F4AF091" w:rsidR="00FC2943" w:rsidRDefault="00FC2943" w:rsidP="00DE2524">
      <w:pPr>
        <w:spacing w:line="360" w:lineRule="auto"/>
        <w:jc w:val="both"/>
      </w:pPr>
      <w:r>
        <w:t>Chapter 5 discusses the merits of the plugin, the results of the performance tests and attempts to look at the results in the context of related work in the same field.</w:t>
      </w:r>
    </w:p>
    <w:p w14:paraId="43EF0DF7" w14:textId="77777777" w:rsidR="00E319EE" w:rsidRDefault="00494987" w:rsidP="00DE2524">
      <w:pPr>
        <w:spacing w:line="360" w:lineRule="auto"/>
        <w:jc w:val="both"/>
      </w:pPr>
      <w:r>
        <w:t>Chapter 6 will tie i</w:t>
      </w:r>
      <w:r w:rsidR="000146B4">
        <w:t>t all together and summarize</w:t>
      </w:r>
      <w:r>
        <w:t xml:space="preserve"> our key findings.</w:t>
      </w:r>
    </w:p>
    <w:p w14:paraId="398F8437" w14:textId="77777777" w:rsidR="005557A2" w:rsidRDefault="005557A2" w:rsidP="00DE2524">
      <w:pPr>
        <w:spacing w:line="360" w:lineRule="auto"/>
        <w:jc w:val="both"/>
      </w:pPr>
    </w:p>
    <w:p w14:paraId="51D002D4" w14:textId="41AC63CA" w:rsidR="005557A2" w:rsidRDefault="005557A2" w:rsidP="00DE2524">
      <w:pPr>
        <w:spacing w:line="360" w:lineRule="auto"/>
        <w:jc w:val="both"/>
      </w:pPr>
      <w:r>
        <w:t>It can be read in three parts. The first part containing the background information needed to understand the implementation. The middle part can be considered the practical part, describing the process of implementing the system and the performance tests conducted on it to establish the impact it might have on making the Enonic CMS’ device classification system more future friendly.</w:t>
      </w:r>
      <w:r w:rsidR="009821B6">
        <w:t xml:space="preserve"> The final part</w:t>
      </w:r>
      <w:r w:rsidR="005B225B">
        <w:t xml:space="preserve"> is a discussion where we discuss</w:t>
      </w:r>
      <w:r w:rsidR="009821B6">
        <w:t xml:space="preserve"> the implementation, its merits and the results from</w:t>
      </w:r>
      <w:r w:rsidR="00F50A1F">
        <w:t xml:space="preserve"> the performance tests. It also looks at </w:t>
      </w:r>
      <w:r w:rsidR="009821B6">
        <w:t>the concepts themselves and how they tie into the implementation.</w:t>
      </w:r>
    </w:p>
    <w:p w14:paraId="06B572DE" w14:textId="77777777" w:rsidR="00E319EE" w:rsidRDefault="00E319EE" w:rsidP="00DE2524">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6A18C80B" w14:textId="601E5526" w:rsidR="00E319EE" w:rsidRDefault="00E319EE" w:rsidP="002F08DA">
      <w:pPr>
        <w:pStyle w:val="Heading1"/>
        <w:spacing w:line="276" w:lineRule="auto"/>
      </w:pPr>
      <w:r>
        <w:t>Bibliography</w:t>
      </w:r>
      <w:bookmarkStart w:id="0" w:name="_GoBack"/>
      <w:bookmarkEnd w:id="0"/>
    </w:p>
    <w:p w14:paraId="7A045CE0" w14:textId="77777777" w:rsidR="00E319EE" w:rsidRPr="00E319EE" w:rsidRDefault="00E319EE" w:rsidP="002F08DA">
      <w:pPr>
        <w:spacing w:line="276" w:lineRule="auto"/>
      </w:pPr>
    </w:p>
    <w:p w14:paraId="4D942D4A" w14:textId="77777777" w:rsidR="001D1905" w:rsidRPr="001D1905" w:rsidRDefault="00E319EE" w:rsidP="002F08DA">
      <w:pPr>
        <w:spacing w:line="276" w:lineRule="auto"/>
        <w:ind w:left="720" w:hanging="720"/>
        <w:rPr>
          <w:rFonts w:ascii="Cambria" w:hAnsi="Cambria"/>
          <w:noProof/>
        </w:rPr>
      </w:pPr>
      <w:r>
        <w:fldChar w:fldCharType="begin"/>
      </w:r>
      <w:r>
        <w:instrText xml:space="preserve"> ADDIN EN.REFLIST </w:instrText>
      </w:r>
      <w:r>
        <w:fldChar w:fldCharType="separate"/>
      </w:r>
      <w:bookmarkStart w:id="1" w:name="_ENREF_1"/>
      <w:r w:rsidR="001D1905" w:rsidRPr="001D1905">
        <w:rPr>
          <w:rFonts w:ascii="Cambria" w:hAnsi="Cambria"/>
          <w:noProof/>
        </w:rPr>
        <w:t>[1]</w:t>
      </w:r>
      <w:r w:rsidR="001D1905" w:rsidRPr="001D1905">
        <w:rPr>
          <w:rFonts w:ascii="Cambria" w:hAnsi="Cambria"/>
          <w:noProof/>
        </w:rPr>
        <w:tab/>
        <w:t xml:space="preserve">M. Murphy and M. Meeker, "Top mobile internet trends," </w:t>
      </w:r>
      <w:r w:rsidR="001D1905" w:rsidRPr="001D1905">
        <w:rPr>
          <w:rFonts w:ascii="Cambria" w:hAnsi="Cambria"/>
          <w:i/>
          <w:noProof/>
        </w:rPr>
        <w:t xml:space="preserve">KPCB Relationship Capital, </w:t>
      </w:r>
      <w:r w:rsidR="001D1905" w:rsidRPr="001D1905">
        <w:rPr>
          <w:rFonts w:ascii="Cambria" w:hAnsi="Cambria"/>
          <w:noProof/>
        </w:rPr>
        <w:t>2011.</w:t>
      </w:r>
      <w:bookmarkEnd w:id="1"/>
    </w:p>
    <w:p w14:paraId="60842177" w14:textId="77777777" w:rsidR="001D1905" w:rsidRPr="001D1905" w:rsidRDefault="001D1905" w:rsidP="002F08DA">
      <w:pPr>
        <w:spacing w:line="276" w:lineRule="auto"/>
        <w:ind w:left="720" w:hanging="720"/>
        <w:rPr>
          <w:rFonts w:ascii="Cambria" w:hAnsi="Cambria"/>
          <w:noProof/>
        </w:rPr>
      </w:pPr>
      <w:bookmarkStart w:id="2" w:name="_ENREF_2"/>
      <w:r w:rsidRPr="001D1905">
        <w:rPr>
          <w:rFonts w:ascii="Cambria" w:hAnsi="Cambria"/>
          <w:noProof/>
        </w:rPr>
        <w:t>[2]</w:t>
      </w:r>
      <w:r w:rsidRPr="001D1905">
        <w:rPr>
          <w:rFonts w:ascii="Cambria" w:hAnsi="Cambria"/>
          <w:noProof/>
        </w:rPr>
        <w:tab/>
        <w:t xml:space="preserve">E. Marcotte, </w:t>
      </w:r>
      <w:r w:rsidRPr="001D1905">
        <w:rPr>
          <w:rFonts w:ascii="Cambria" w:hAnsi="Cambria"/>
          <w:i/>
          <w:noProof/>
        </w:rPr>
        <w:t>Responsive Web Design</w:t>
      </w:r>
      <w:r w:rsidRPr="001D1905">
        <w:rPr>
          <w:rFonts w:ascii="Cambria" w:hAnsi="Cambria"/>
          <w:noProof/>
        </w:rPr>
        <w:t>, 2011.</w:t>
      </w:r>
      <w:bookmarkEnd w:id="2"/>
    </w:p>
    <w:p w14:paraId="79B998A2" w14:textId="77777777" w:rsidR="001D1905" w:rsidRPr="001D1905" w:rsidRDefault="001D1905" w:rsidP="002F08DA">
      <w:pPr>
        <w:spacing w:line="276" w:lineRule="auto"/>
        <w:ind w:left="720" w:hanging="720"/>
        <w:rPr>
          <w:rFonts w:ascii="Cambria" w:hAnsi="Cambria"/>
          <w:noProof/>
        </w:rPr>
      </w:pPr>
      <w:bookmarkStart w:id="3" w:name="_ENREF_3"/>
      <w:r w:rsidRPr="001D1905">
        <w:rPr>
          <w:rFonts w:ascii="Cambria" w:hAnsi="Cambria"/>
          <w:noProof/>
        </w:rPr>
        <w:t>[3]</w:t>
      </w:r>
      <w:r w:rsidRPr="001D1905">
        <w:rPr>
          <w:rFonts w:ascii="Cambria" w:hAnsi="Cambria"/>
          <w:noProof/>
        </w:rPr>
        <w:tab/>
        <w:t xml:space="preserve">J. Grigsby, "CSS Media Query for Mobile is Fool’s Gold," in </w:t>
      </w:r>
      <w:r w:rsidRPr="001D1905">
        <w:rPr>
          <w:rFonts w:ascii="Cambria" w:hAnsi="Cambria"/>
          <w:i/>
          <w:noProof/>
        </w:rPr>
        <w:t>Cloud Four Blog</w:t>
      </w:r>
      <w:r w:rsidRPr="001D1905">
        <w:rPr>
          <w:rFonts w:ascii="Cambria" w:hAnsi="Cambria"/>
          <w:noProof/>
        </w:rPr>
        <w:t xml:space="preserve"> vol. 2012, ed, 2010.</w:t>
      </w:r>
      <w:bookmarkEnd w:id="3"/>
    </w:p>
    <w:p w14:paraId="74E4562C" w14:textId="77777777" w:rsidR="001D1905" w:rsidRPr="001D1905" w:rsidRDefault="001D1905" w:rsidP="002F08DA">
      <w:pPr>
        <w:spacing w:line="276" w:lineRule="auto"/>
        <w:ind w:left="720" w:hanging="720"/>
        <w:rPr>
          <w:rFonts w:ascii="Cambria" w:hAnsi="Cambria"/>
          <w:noProof/>
        </w:rPr>
      </w:pPr>
      <w:bookmarkStart w:id="4" w:name="_ENREF_4"/>
      <w:r w:rsidRPr="001D1905">
        <w:rPr>
          <w:rFonts w:ascii="Cambria" w:hAnsi="Cambria"/>
          <w:noProof/>
        </w:rPr>
        <w:t>[4]</w:t>
      </w:r>
      <w:r w:rsidRPr="001D1905">
        <w:rPr>
          <w:rFonts w:ascii="Cambria" w:hAnsi="Cambria"/>
          <w:noProof/>
        </w:rPr>
        <w:tab/>
        <w:t xml:space="preserve">S. Souders, "High-performance web sites," </w:t>
      </w:r>
      <w:r w:rsidRPr="001D1905">
        <w:rPr>
          <w:rFonts w:ascii="Cambria" w:hAnsi="Cambria"/>
          <w:i/>
          <w:noProof/>
        </w:rPr>
        <w:t xml:space="preserve">Commun. ACM, </w:t>
      </w:r>
      <w:r w:rsidRPr="001D1905">
        <w:rPr>
          <w:rFonts w:ascii="Cambria" w:hAnsi="Cambria"/>
          <w:noProof/>
        </w:rPr>
        <w:t>vol. 51, pp. 36-41, 2008.</w:t>
      </w:r>
      <w:bookmarkEnd w:id="4"/>
    </w:p>
    <w:p w14:paraId="5F8A8115" w14:textId="77777777" w:rsidR="001D1905" w:rsidRPr="001D1905" w:rsidRDefault="001D1905" w:rsidP="002F08DA">
      <w:pPr>
        <w:spacing w:line="276" w:lineRule="auto"/>
        <w:ind w:left="720" w:hanging="720"/>
        <w:rPr>
          <w:rFonts w:ascii="Cambria" w:hAnsi="Cambria"/>
          <w:noProof/>
        </w:rPr>
      </w:pPr>
      <w:bookmarkStart w:id="5" w:name="_ENREF_5"/>
      <w:r w:rsidRPr="001D1905">
        <w:rPr>
          <w:rFonts w:ascii="Cambria" w:hAnsi="Cambria"/>
          <w:noProof/>
        </w:rPr>
        <w:t>[5]</w:t>
      </w:r>
      <w:r w:rsidRPr="001D1905">
        <w:rPr>
          <w:rFonts w:ascii="Cambria" w:hAnsi="Cambria"/>
          <w:noProof/>
        </w:rPr>
        <w:tab/>
        <w:t xml:space="preserve">K. Matsudaira, "Making the mobile web faster," </w:t>
      </w:r>
      <w:r w:rsidRPr="001D1905">
        <w:rPr>
          <w:rFonts w:ascii="Cambria" w:hAnsi="Cambria"/>
          <w:i/>
          <w:noProof/>
        </w:rPr>
        <w:t xml:space="preserve">Commun. ACM, </w:t>
      </w:r>
      <w:r w:rsidRPr="001D1905">
        <w:rPr>
          <w:rFonts w:ascii="Cambria" w:hAnsi="Cambria"/>
          <w:noProof/>
        </w:rPr>
        <w:t>vol. 56, pp. 56-61, 2013.</w:t>
      </w:r>
      <w:bookmarkEnd w:id="5"/>
    </w:p>
    <w:p w14:paraId="568219B6" w14:textId="77777777" w:rsidR="001D1905" w:rsidRPr="001D1905" w:rsidRDefault="001D1905" w:rsidP="002F08DA">
      <w:pPr>
        <w:spacing w:line="276" w:lineRule="auto"/>
        <w:ind w:left="720" w:hanging="720"/>
        <w:rPr>
          <w:rFonts w:ascii="Cambria" w:hAnsi="Cambria"/>
          <w:noProof/>
        </w:rPr>
      </w:pPr>
      <w:bookmarkStart w:id="6" w:name="_ENREF_6"/>
      <w:r w:rsidRPr="001D1905">
        <w:rPr>
          <w:rFonts w:ascii="Cambria" w:hAnsi="Cambria"/>
          <w:noProof/>
        </w:rPr>
        <w:t>[6]</w:t>
      </w:r>
      <w:r w:rsidRPr="001D1905">
        <w:rPr>
          <w:rFonts w:ascii="Cambria" w:hAnsi="Cambria"/>
          <w:noProof/>
        </w:rPr>
        <w:tab/>
        <w:t xml:space="preserve">J. A. Sæterås, "Next steps of Responsive Web Design," in </w:t>
      </w:r>
      <w:r w:rsidRPr="001D1905">
        <w:rPr>
          <w:rFonts w:ascii="Cambria" w:hAnsi="Cambria"/>
          <w:i/>
          <w:noProof/>
        </w:rPr>
        <w:t>mpulp</w:t>
      </w:r>
      <w:r w:rsidRPr="001D1905">
        <w:rPr>
          <w:rFonts w:ascii="Cambria" w:hAnsi="Cambria"/>
          <w:noProof/>
        </w:rPr>
        <w:t xml:space="preserve"> vol. 2012, ed, 2011.</w:t>
      </w:r>
      <w:bookmarkEnd w:id="6"/>
    </w:p>
    <w:p w14:paraId="3C6FDAB4" w14:textId="77777777" w:rsidR="001D1905" w:rsidRPr="001D1905" w:rsidRDefault="001D1905" w:rsidP="002F08DA">
      <w:pPr>
        <w:spacing w:line="276" w:lineRule="auto"/>
        <w:ind w:left="720" w:hanging="720"/>
        <w:rPr>
          <w:rFonts w:ascii="Cambria" w:hAnsi="Cambria"/>
          <w:noProof/>
        </w:rPr>
      </w:pPr>
      <w:bookmarkStart w:id="7" w:name="_ENREF_7"/>
      <w:r w:rsidRPr="001D1905">
        <w:rPr>
          <w:rFonts w:ascii="Cambria" w:hAnsi="Cambria"/>
          <w:noProof/>
        </w:rPr>
        <w:t>[7]</w:t>
      </w:r>
      <w:r w:rsidRPr="001D1905">
        <w:rPr>
          <w:rFonts w:ascii="Cambria" w:hAnsi="Cambria"/>
          <w:noProof/>
        </w:rPr>
        <w:tab/>
        <w:t xml:space="preserve">L. Wroblewski, "RESS: Responsive Design + Server Side Components," in </w:t>
      </w:r>
      <w:r w:rsidRPr="001D1905">
        <w:rPr>
          <w:rFonts w:ascii="Cambria" w:hAnsi="Cambria"/>
          <w:i/>
          <w:noProof/>
        </w:rPr>
        <w:t>LukeW</w:t>
      </w:r>
      <w:r w:rsidRPr="001D1905">
        <w:rPr>
          <w:rFonts w:ascii="Cambria" w:hAnsi="Cambria"/>
          <w:noProof/>
        </w:rPr>
        <w:t xml:space="preserve"> vol. 2012, ed, 2011.</w:t>
      </w:r>
      <w:bookmarkEnd w:id="7"/>
    </w:p>
    <w:p w14:paraId="0D3F35A8" w14:textId="77777777" w:rsidR="001D1905" w:rsidRPr="001D1905" w:rsidRDefault="001D1905" w:rsidP="002F08DA">
      <w:pPr>
        <w:spacing w:line="276" w:lineRule="auto"/>
        <w:ind w:left="720" w:hanging="720"/>
        <w:rPr>
          <w:rFonts w:ascii="Cambria" w:hAnsi="Cambria"/>
          <w:noProof/>
        </w:rPr>
      </w:pPr>
      <w:bookmarkStart w:id="8" w:name="_ENREF_8"/>
      <w:r w:rsidRPr="001D1905">
        <w:rPr>
          <w:rFonts w:ascii="Cambria" w:hAnsi="Cambria"/>
          <w:noProof/>
        </w:rPr>
        <w:t>[8]</w:t>
      </w:r>
      <w:r w:rsidRPr="001D1905">
        <w:rPr>
          <w:rFonts w:ascii="Cambria" w:hAnsi="Cambria"/>
          <w:noProof/>
        </w:rPr>
        <w:tab/>
        <w:t xml:space="preserve">L. Wroblewski, "Future Friendly," in </w:t>
      </w:r>
      <w:r w:rsidRPr="001D1905">
        <w:rPr>
          <w:rFonts w:ascii="Cambria" w:hAnsi="Cambria"/>
          <w:i/>
          <w:noProof/>
        </w:rPr>
        <w:t>LukeW</w:t>
      </w:r>
      <w:r w:rsidRPr="001D1905">
        <w:rPr>
          <w:rFonts w:ascii="Cambria" w:hAnsi="Cambria"/>
          <w:noProof/>
        </w:rPr>
        <w:t xml:space="preserve"> vol. 2013, ed, 2011.</w:t>
      </w:r>
      <w:bookmarkEnd w:id="8"/>
    </w:p>
    <w:p w14:paraId="1E861F46" w14:textId="13847421" w:rsidR="001D1905" w:rsidRPr="001D1905" w:rsidRDefault="001D1905" w:rsidP="002F08DA">
      <w:pPr>
        <w:spacing w:line="276" w:lineRule="auto"/>
        <w:ind w:left="720" w:hanging="720"/>
        <w:rPr>
          <w:rFonts w:ascii="Cambria" w:hAnsi="Cambria"/>
          <w:noProof/>
        </w:rPr>
      </w:pPr>
      <w:bookmarkStart w:id="9" w:name="_ENREF_9"/>
      <w:r w:rsidRPr="001D1905">
        <w:rPr>
          <w:rFonts w:ascii="Cambria" w:hAnsi="Cambria"/>
          <w:noProof/>
        </w:rPr>
        <w:t>[9]</w:t>
      </w:r>
      <w:r w:rsidRPr="001D1905">
        <w:rPr>
          <w:rFonts w:ascii="Cambria" w:hAnsi="Cambria"/>
          <w:noProof/>
        </w:rPr>
        <w:tab/>
        <w:t xml:space="preserve">S. J. Luke Wroblewski, Brad Frost, Jeremy Keith, Lyza D. Gardner, Scott Jehl, Stephanie Rieger, Jason Grigsby, Bryan Rieger, Josh Clark, Tim Kadlec, Brian Leroux, Andrea Trasatti. (2013). </w:t>
      </w:r>
      <w:r w:rsidRPr="001D1905">
        <w:rPr>
          <w:rFonts w:ascii="Cambria" w:hAnsi="Cambria"/>
          <w:i/>
          <w:noProof/>
        </w:rPr>
        <w:t>Future Friendly</w:t>
      </w:r>
      <w:r w:rsidRPr="001D1905">
        <w:rPr>
          <w:rFonts w:ascii="Cambria" w:hAnsi="Cambria"/>
          <w:noProof/>
        </w:rPr>
        <w:t xml:space="preserve">. Available: </w:t>
      </w:r>
      <w:bookmarkEnd w:id="9"/>
      <w:r>
        <w:rPr>
          <w:rFonts w:ascii="Cambria" w:hAnsi="Cambria"/>
          <w:noProof/>
        </w:rPr>
        <w:fldChar w:fldCharType="begin"/>
      </w:r>
      <w:r>
        <w:rPr>
          <w:rFonts w:ascii="Cambria" w:hAnsi="Cambria"/>
          <w:noProof/>
        </w:rPr>
        <w:instrText xml:space="preserve"> HYPERLINK "http://futurefriend.ly/" </w:instrText>
      </w:r>
      <w:r>
        <w:rPr>
          <w:rFonts w:ascii="Cambria" w:hAnsi="Cambria"/>
          <w:noProof/>
        </w:rPr>
        <w:fldChar w:fldCharType="separate"/>
      </w:r>
      <w:r w:rsidRPr="001D1905">
        <w:rPr>
          <w:rStyle w:val="Hyperlink"/>
          <w:noProof/>
        </w:rPr>
        <w:t>http://futurefriend.ly/</w:t>
      </w:r>
      <w:r>
        <w:rPr>
          <w:rFonts w:ascii="Cambria" w:hAnsi="Cambria"/>
          <w:noProof/>
        </w:rPr>
        <w:fldChar w:fldCharType="end"/>
      </w:r>
    </w:p>
    <w:p w14:paraId="2720EFA0" w14:textId="77777777" w:rsidR="001D1905" w:rsidRPr="001D1905" w:rsidRDefault="001D1905" w:rsidP="002F08DA">
      <w:pPr>
        <w:spacing w:line="276" w:lineRule="auto"/>
        <w:ind w:left="720" w:hanging="720"/>
        <w:rPr>
          <w:rFonts w:ascii="Cambria" w:hAnsi="Cambria"/>
          <w:noProof/>
        </w:rPr>
      </w:pPr>
      <w:bookmarkStart w:id="10" w:name="_ENREF_10"/>
      <w:r w:rsidRPr="001D1905">
        <w:rPr>
          <w:rFonts w:ascii="Cambria" w:hAnsi="Cambria"/>
          <w:noProof/>
        </w:rPr>
        <w:t>[10]</w:t>
      </w:r>
      <w:r w:rsidRPr="001D1905">
        <w:rPr>
          <w:rFonts w:ascii="Cambria" w:hAnsi="Cambria"/>
          <w:noProof/>
        </w:rPr>
        <w:tab/>
        <w:t xml:space="preserve">D. Olsen, "RESS, Server-Side Feature-Detection and the Evolution of Responsive Web Design," in </w:t>
      </w:r>
      <w:r w:rsidRPr="001D1905">
        <w:rPr>
          <w:rFonts w:ascii="Cambria" w:hAnsi="Cambria"/>
          <w:i/>
          <w:noProof/>
        </w:rPr>
        <w:t>Mobile in Higher Ed</w:t>
      </w:r>
      <w:r w:rsidRPr="001D1905">
        <w:rPr>
          <w:rFonts w:ascii="Cambria" w:hAnsi="Cambria"/>
          <w:noProof/>
        </w:rPr>
        <w:t xml:space="preserve"> vol. 2012, ed, 2012.</w:t>
      </w:r>
      <w:bookmarkEnd w:id="10"/>
    </w:p>
    <w:p w14:paraId="419C09E0" w14:textId="012C9A1D" w:rsidR="001D1905" w:rsidRDefault="001D1905" w:rsidP="002F08DA">
      <w:pPr>
        <w:spacing w:line="276" w:lineRule="auto"/>
        <w:rPr>
          <w:rFonts w:ascii="Cambria" w:hAnsi="Cambria"/>
          <w:noProof/>
        </w:rPr>
      </w:pPr>
    </w:p>
    <w:p w14:paraId="0B64E822" w14:textId="2088F7ED" w:rsidR="00494987" w:rsidRPr="009D4F77" w:rsidRDefault="00E319EE" w:rsidP="002F08DA">
      <w:pPr>
        <w:spacing w:line="276" w:lineRule="auto"/>
      </w:pPr>
      <w:r>
        <w:fldChar w:fldCharType="end"/>
      </w:r>
    </w:p>
    <w:sectPr w:rsidR="00494987" w:rsidRPr="009D4F77" w:rsidSect="00502CEB">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0637DD"/>
    <w:multiLevelType w:val="hybridMultilevel"/>
    <w:tmpl w:val="CA8AA6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A1996"/>
    <w:multiLevelType w:val="hybridMultilevel"/>
    <w:tmpl w:val="6B226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2DA3F74"/>
    <w:multiLevelType w:val="hybridMultilevel"/>
    <w:tmpl w:val="32E6F5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CB43556"/>
    <w:multiLevelType w:val="hybridMultilevel"/>
    <w:tmpl w:val="AC20F1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7C715BD0"/>
    <w:multiLevelType w:val="hybridMultilevel"/>
    <w:tmpl w:val="15D29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6&lt;/item&gt;&lt;item&gt;15&lt;/item&gt;&lt;item&gt;18&lt;/item&gt;&lt;item&gt;27&lt;/item&gt;&lt;item&gt;39&lt;/item&gt;&lt;item&gt;40&lt;/item&gt;&lt;item&gt;41&lt;/item&gt;&lt;item&gt;42&lt;/item&gt;&lt;/record-ids&gt;&lt;/item&gt;&lt;/Libraries&gt;"/>
  </w:docVars>
  <w:rsids>
    <w:rsidRoot w:val="005C13ED"/>
    <w:rsid w:val="000146B4"/>
    <w:rsid w:val="00066BD5"/>
    <w:rsid w:val="00077B17"/>
    <w:rsid w:val="000B0101"/>
    <w:rsid w:val="000B11CB"/>
    <w:rsid w:val="000D5BF0"/>
    <w:rsid w:val="00115F72"/>
    <w:rsid w:val="00137F1C"/>
    <w:rsid w:val="00140A94"/>
    <w:rsid w:val="00147D58"/>
    <w:rsid w:val="001544C6"/>
    <w:rsid w:val="001A43FE"/>
    <w:rsid w:val="001C7D2A"/>
    <w:rsid w:val="001D1905"/>
    <w:rsid w:val="001F084E"/>
    <w:rsid w:val="001F26A9"/>
    <w:rsid w:val="00236AEC"/>
    <w:rsid w:val="00245121"/>
    <w:rsid w:val="0027031E"/>
    <w:rsid w:val="00285E43"/>
    <w:rsid w:val="00287E1F"/>
    <w:rsid w:val="0029079C"/>
    <w:rsid w:val="0029394C"/>
    <w:rsid w:val="002E4D58"/>
    <w:rsid w:val="002F08DA"/>
    <w:rsid w:val="003102AC"/>
    <w:rsid w:val="003272E5"/>
    <w:rsid w:val="00327356"/>
    <w:rsid w:val="00327CBB"/>
    <w:rsid w:val="003324B3"/>
    <w:rsid w:val="00333A8A"/>
    <w:rsid w:val="003407F3"/>
    <w:rsid w:val="003606C5"/>
    <w:rsid w:val="003641BF"/>
    <w:rsid w:val="00372C96"/>
    <w:rsid w:val="00374DB4"/>
    <w:rsid w:val="003838BF"/>
    <w:rsid w:val="0039045B"/>
    <w:rsid w:val="003D5426"/>
    <w:rsid w:val="003E077B"/>
    <w:rsid w:val="003E23E1"/>
    <w:rsid w:val="00406788"/>
    <w:rsid w:val="00412994"/>
    <w:rsid w:val="0041600E"/>
    <w:rsid w:val="00421EDD"/>
    <w:rsid w:val="00430D56"/>
    <w:rsid w:val="0044025E"/>
    <w:rsid w:val="004473BA"/>
    <w:rsid w:val="00454A8B"/>
    <w:rsid w:val="0045648B"/>
    <w:rsid w:val="0047133A"/>
    <w:rsid w:val="00471964"/>
    <w:rsid w:val="004830F5"/>
    <w:rsid w:val="00486C70"/>
    <w:rsid w:val="00494987"/>
    <w:rsid w:val="004A5422"/>
    <w:rsid w:val="004A6530"/>
    <w:rsid w:val="004B4198"/>
    <w:rsid w:val="004B4809"/>
    <w:rsid w:val="004B7F18"/>
    <w:rsid w:val="00502CEB"/>
    <w:rsid w:val="0051397E"/>
    <w:rsid w:val="00520CF2"/>
    <w:rsid w:val="00525F3C"/>
    <w:rsid w:val="005436A0"/>
    <w:rsid w:val="0055339A"/>
    <w:rsid w:val="005557A2"/>
    <w:rsid w:val="00557075"/>
    <w:rsid w:val="0056625B"/>
    <w:rsid w:val="00591018"/>
    <w:rsid w:val="00595373"/>
    <w:rsid w:val="005B0116"/>
    <w:rsid w:val="005B225B"/>
    <w:rsid w:val="005C13ED"/>
    <w:rsid w:val="005F6CDD"/>
    <w:rsid w:val="006024C9"/>
    <w:rsid w:val="0060281C"/>
    <w:rsid w:val="00604D0E"/>
    <w:rsid w:val="0061523F"/>
    <w:rsid w:val="00637B6E"/>
    <w:rsid w:val="00643EFE"/>
    <w:rsid w:val="006461FA"/>
    <w:rsid w:val="00656DFB"/>
    <w:rsid w:val="00660A18"/>
    <w:rsid w:val="00667927"/>
    <w:rsid w:val="00683CBB"/>
    <w:rsid w:val="00695651"/>
    <w:rsid w:val="00696CE1"/>
    <w:rsid w:val="006C45BB"/>
    <w:rsid w:val="006D1EF8"/>
    <w:rsid w:val="006E5333"/>
    <w:rsid w:val="006F1534"/>
    <w:rsid w:val="0070286A"/>
    <w:rsid w:val="00714D7A"/>
    <w:rsid w:val="0071676C"/>
    <w:rsid w:val="00731858"/>
    <w:rsid w:val="00733A8B"/>
    <w:rsid w:val="00771EA2"/>
    <w:rsid w:val="00776670"/>
    <w:rsid w:val="0078122E"/>
    <w:rsid w:val="00782C75"/>
    <w:rsid w:val="0079330F"/>
    <w:rsid w:val="00796DE4"/>
    <w:rsid w:val="007C4A59"/>
    <w:rsid w:val="007C53BE"/>
    <w:rsid w:val="007E2543"/>
    <w:rsid w:val="00800952"/>
    <w:rsid w:val="008021FE"/>
    <w:rsid w:val="00811CB7"/>
    <w:rsid w:val="00825BDB"/>
    <w:rsid w:val="00844409"/>
    <w:rsid w:val="00844FE2"/>
    <w:rsid w:val="00846F41"/>
    <w:rsid w:val="0085091C"/>
    <w:rsid w:val="0085203D"/>
    <w:rsid w:val="008931F4"/>
    <w:rsid w:val="008B1591"/>
    <w:rsid w:val="008B1645"/>
    <w:rsid w:val="008C5B54"/>
    <w:rsid w:val="008C76F5"/>
    <w:rsid w:val="008D411A"/>
    <w:rsid w:val="008D7B92"/>
    <w:rsid w:val="008E1FA4"/>
    <w:rsid w:val="008F4F4B"/>
    <w:rsid w:val="009053B9"/>
    <w:rsid w:val="00910CF9"/>
    <w:rsid w:val="0092125F"/>
    <w:rsid w:val="009249C1"/>
    <w:rsid w:val="0092610F"/>
    <w:rsid w:val="00956B06"/>
    <w:rsid w:val="009821B6"/>
    <w:rsid w:val="0098576E"/>
    <w:rsid w:val="00987771"/>
    <w:rsid w:val="00987F77"/>
    <w:rsid w:val="009A1220"/>
    <w:rsid w:val="009B0CEE"/>
    <w:rsid w:val="009D374C"/>
    <w:rsid w:val="009D4F77"/>
    <w:rsid w:val="009E2777"/>
    <w:rsid w:val="009E4BA1"/>
    <w:rsid w:val="009E500D"/>
    <w:rsid w:val="009E5379"/>
    <w:rsid w:val="00A04B6E"/>
    <w:rsid w:val="00A119EF"/>
    <w:rsid w:val="00A1774D"/>
    <w:rsid w:val="00A22C41"/>
    <w:rsid w:val="00A30191"/>
    <w:rsid w:val="00A31047"/>
    <w:rsid w:val="00A77171"/>
    <w:rsid w:val="00A8189F"/>
    <w:rsid w:val="00A85C6A"/>
    <w:rsid w:val="00A86444"/>
    <w:rsid w:val="00AA2B0C"/>
    <w:rsid w:val="00AB337A"/>
    <w:rsid w:val="00AB7F76"/>
    <w:rsid w:val="00AD4323"/>
    <w:rsid w:val="00AF7702"/>
    <w:rsid w:val="00B056A4"/>
    <w:rsid w:val="00B25173"/>
    <w:rsid w:val="00B727A9"/>
    <w:rsid w:val="00B82885"/>
    <w:rsid w:val="00B87631"/>
    <w:rsid w:val="00B97008"/>
    <w:rsid w:val="00BB1C9A"/>
    <w:rsid w:val="00BD5FA3"/>
    <w:rsid w:val="00BF188C"/>
    <w:rsid w:val="00BF1937"/>
    <w:rsid w:val="00C11824"/>
    <w:rsid w:val="00C651FA"/>
    <w:rsid w:val="00C718ED"/>
    <w:rsid w:val="00C81ACD"/>
    <w:rsid w:val="00CB28A0"/>
    <w:rsid w:val="00CC2E6A"/>
    <w:rsid w:val="00CD658E"/>
    <w:rsid w:val="00CF0363"/>
    <w:rsid w:val="00D00256"/>
    <w:rsid w:val="00D05915"/>
    <w:rsid w:val="00D154F8"/>
    <w:rsid w:val="00D16564"/>
    <w:rsid w:val="00D22EDE"/>
    <w:rsid w:val="00D23158"/>
    <w:rsid w:val="00D27373"/>
    <w:rsid w:val="00D323E8"/>
    <w:rsid w:val="00D458E4"/>
    <w:rsid w:val="00DA2112"/>
    <w:rsid w:val="00DB0210"/>
    <w:rsid w:val="00DC6552"/>
    <w:rsid w:val="00DE0131"/>
    <w:rsid w:val="00DE1784"/>
    <w:rsid w:val="00DE2524"/>
    <w:rsid w:val="00E02E52"/>
    <w:rsid w:val="00E03527"/>
    <w:rsid w:val="00E11696"/>
    <w:rsid w:val="00E15B30"/>
    <w:rsid w:val="00E319EE"/>
    <w:rsid w:val="00E543F0"/>
    <w:rsid w:val="00E559C9"/>
    <w:rsid w:val="00E61C93"/>
    <w:rsid w:val="00E703C6"/>
    <w:rsid w:val="00EA159D"/>
    <w:rsid w:val="00EB1A13"/>
    <w:rsid w:val="00EC7BBE"/>
    <w:rsid w:val="00ED7016"/>
    <w:rsid w:val="00EF2E02"/>
    <w:rsid w:val="00F27035"/>
    <w:rsid w:val="00F33CEA"/>
    <w:rsid w:val="00F47F86"/>
    <w:rsid w:val="00F50A1F"/>
    <w:rsid w:val="00F71674"/>
    <w:rsid w:val="00F8109E"/>
    <w:rsid w:val="00F91C7F"/>
    <w:rsid w:val="00F95BAA"/>
    <w:rsid w:val="00FB2041"/>
    <w:rsid w:val="00FB3FC2"/>
    <w:rsid w:val="00FC2943"/>
    <w:rsid w:val="00FF3012"/>
    <w:rsid w:val="00FF381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CA965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104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E013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13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13E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86444"/>
    <w:pPr>
      <w:ind w:left="720"/>
      <w:contextualSpacing/>
    </w:pPr>
  </w:style>
  <w:style w:type="paragraph" w:styleId="IntenseQuote">
    <w:name w:val="Intense Quote"/>
    <w:basedOn w:val="Normal"/>
    <w:next w:val="Normal"/>
    <w:link w:val="IntenseQuoteChar"/>
    <w:uiPriority w:val="30"/>
    <w:qFormat/>
    <w:rsid w:val="00A8644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86444"/>
    <w:rPr>
      <w:b/>
      <w:bCs/>
      <w:i/>
      <w:iCs/>
      <w:color w:val="4F81BD" w:themeColor="accent1"/>
    </w:rPr>
  </w:style>
  <w:style w:type="paragraph" w:styleId="Quote">
    <w:name w:val="Quote"/>
    <w:basedOn w:val="Normal"/>
    <w:next w:val="Normal"/>
    <w:link w:val="QuoteChar"/>
    <w:uiPriority w:val="29"/>
    <w:qFormat/>
    <w:rsid w:val="00A86444"/>
    <w:rPr>
      <w:i/>
      <w:iCs/>
      <w:color w:val="000000" w:themeColor="text1"/>
    </w:rPr>
  </w:style>
  <w:style w:type="character" w:customStyle="1" w:styleId="QuoteChar">
    <w:name w:val="Quote Char"/>
    <w:basedOn w:val="DefaultParagraphFont"/>
    <w:link w:val="Quote"/>
    <w:uiPriority w:val="29"/>
    <w:rsid w:val="00A86444"/>
    <w:rPr>
      <w:i/>
      <w:iCs/>
      <w:color w:val="000000" w:themeColor="text1"/>
    </w:rPr>
  </w:style>
  <w:style w:type="paragraph" w:styleId="Subtitle">
    <w:name w:val="Subtitle"/>
    <w:basedOn w:val="Normal"/>
    <w:next w:val="Normal"/>
    <w:link w:val="SubtitleChar"/>
    <w:uiPriority w:val="11"/>
    <w:qFormat/>
    <w:rsid w:val="0041600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1600E"/>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A31047"/>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A31047"/>
    <w:rPr>
      <w:rFonts w:ascii="Lucida Grande" w:hAnsi="Lucida Grande" w:cs="Lucida Grande"/>
    </w:rPr>
  </w:style>
  <w:style w:type="character" w:customStyle="1" w:styleId="DocumentMapChar">
    <w:name w:val="Document Map Char"/>
    <w:basedOn w:val="DefaultParagraphFont"/>
    <w:link w:val="DocumentMap"/>
    <w:uiPriority w:val="99"/>
    <w:semiHidden/>
    <w:rsid w:val="00A31047"/>
    <w:rPr>
      <w:rFonts w:ascii="Lucida Grande" w:hAnsi="Lucida Grande" w:cs="Lucida Grande"/>
    </w:rPr>
  </w:style>
  <w:style w:type="character" w:customStyle="1" w:styleId="Heading2Char">
    <w:name w:val="Heading 2 Char"/>
    <w:basedOn w:val="DefaultParagraphFont"/>
    <w:link w:val="Heading2"/>
    <w:uiPriority w:val="9"/>
    <w:rsid w:val="00DE013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E319EE"/>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104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E013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13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13E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86444"/>
    <w:pPr>
      <w:ind w:left="720"/>
      <w:contextualSpacing/>
    </w:pPr>
  </w:style>
  <w:style w:type="paragraph" w:styleId="IntenseQuote">
    <w:name w:val="Intense Quote"/>
    <w:basedOn w:val="Normal"/>
    <w:next w:val="Normal"/>
    <w:link w:val="IntenseQuoteChar"/>
    <w:uiPriority w:val="30"/>
    <w:qFormat/>
    <w:rsid w:val="00A8644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86444"/>
    <w:rPr>
      <w:b/>
      <w:bCs/>
      <w:i/>
      <w:iCs/>
      <w:color w:val="4F81BD" w:themeColor="accent1"/>
    </w:rPr>
  </w:style>
  <w:style w:type="paragraph" w:styleId="Quote">
    <w:name w:val="Quote"/>
    <w:basedOn w:val="Normal"/>
    <w:next w:val="Normal"/>
    <w:link w:val="QuoteChar"/>
    <w:uiPriority w:val="29"/>
    <w:qFormat/>
    <w:rsid w:val="00A86444"/>
    <w:rPr>
      <w:i/>
      <w:iCs/>
      <w:color w:val="000000" w:themeColor="text1"/>
    </w:rPr>
  </w:style>
  <w:style w:type="character" w:customStyle="1" w:styleId="QuoteChar">
    <w:name w:val="Quote Char"/>
    <w:basedOn w:val="DefaultParagraphFont"/>
    <w:link w:val="Quote"/>
    <w:uiPriority w:val="29"/>
    <w:rsid w:val="00A86444"/>
    <w:rPr>
      <w:i/>
      <w:iCs/>
      <w:color w:val="000000" w:themeColor="text1"/>
    </w:rPr>
  </w:style>
  <w:style w:type="paragraph" w:styleId="Subtitle">
    <w:name w:val="Subtitle"/>
    <w:basedOn w:val="Normal"/>
    <w:next w:val="Normal"/>
    <w:link w:val="SubtitleChar"/>
    <w:uiPriority w:val="11"/>
    <w:qFormat/>
    <w:rsid w:val="0041600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1600E"/>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A31047"/>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A31047"/>
    <w:rPr>
      <w:rFonts w:ascii="Lucida Grande" w:hAnsi="Lucida Grande" w:cs="Lucida Grande"/>
    </w:rPr>
  </w:style>
  <w:style w:type="character" w:customStyle="1" w:styleId="DocumentMapChar">
    <w:name w:val="Document Map Char"/>
    <w:basedOn w:val="DefaultParagraphFont"/>
    <w:link w:val="DocumentMap"/>
    <w:uiPriority w:val="99"/>
    <w:semiHidden/>
    <w:rsid w:val="00A31047"/>
    <w:rPr>
      <w:rFonts w:ascii="Lucida Grande" w:hAnsi="Lucida Grande" w:cs="Lucida Grande"/>
    </w:rPr>
  </w:style>
  <w:style w:type="character" w:customStyle="1" w:styleId="Heading2Char">
    <w:name w:val="Heading 2 Char"/>
    <w:basedOn w:val="DefaultParagraphFont"/>
    <w:link w:val="Heading2"/>
    <w:uiPriority w:val="9"/>
    <w:rsid w:val="00DE013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E319EE"/>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922871">
      <w:bodyDiv w:val="1"/>
      <w:marLeft w:val="0"/>
      <w:marRight w:val="0"/>
      <w:marTop w:val="0"/>
      <w:marBottom w:val="0"/>
      <w:divBdr>
        <w:top w:val="none" w:sz="0" w:space="0" w:color="auto"/>
        <w:left w:val="none" w:sz="0" w:space="0" w:color="auto"/>
        <w:bottom w:val="none" w:sz="0" w:space="0" w:color="auto"/>
        <w:right w:val="none" w:sz="0" w:space="0" w:color="auto"/>
      </w:divBdr>
    </w:div>
    <w:div w:id="1456868269">
      <w:bodyDiv w:val="1"/>
      <w:marLeft w:val="0"/>
      <w:marRight w:val="0"/>
      <w:marTop w:val="0"/>
      <w:marBottom w:val="0"/>
      <w:divBdr>
        <w:top w:val="none" w:sz="0" w:space="0" w:color="auto"/>
        <w:left w:val="none" w:sz="0" w:space="0" w:color="auto"/>
        <w:bottom w:val="none" w:sz="0" w:space="0" w:color="auto"/>
        <w:right w:val="none" w:sz="0" w:space="0" w:color="auto"/>
      </w:divBdr>
    </w:div>
    <w:div w:id="16362508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5</TotalTime>
  <Pages>6</Pages>
  <Words>2636</Words>
  <Characters>15028</Characters>
  <Application>Microsoft Macintosh Word</Application>
  <DocSecurity>0</DocSecurity>
  <Lines>125</Lines>
  <Paragraphs>35</Paragraphs>
  <ScaleCrop>false</ScaleCrop>
  <Company/>
  <LinksUpToDate>false</LinksUpToDate>
  <CharactersWithSpaces>176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203</cp:revision>
  <dcterms:created xsi:type="dcterms:W3CDTF">2013-03-05T12:30:00Z</dcterms:created>
  <dcterms:modified xsi:type="dcterms:W3CDTF">2013-04-16T17:07:00Z</dcterms:modified>
</cp:coreProperties>
</file>